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 xml:space="preserve">Mr. Henri van </w:t>
      </w:r>
      <w:proofErr w:type="spellStart"/>
      <w:r>
        <w:rPr>
          <w:rFonts w:eastAsia="Calibri"/>
          <w:sz w:val="34"/>
          <w:szCs w:val="34"/>
          <w:lang w:val="en-US"/>
        </w:rPr>
        <w:t>Ren</w:t>
      </w:r>
      <w:r w:rsidR="00623B1F">
        <w:rPr>
          <w:rFonts w:eastAsia="Calibri"/>
          <w:sz w:val="34"/>
          <w:szCs w:val="34"/>
          <w:lang w:val="en-US"/>
        </w:rPr>
        <w:t>s</w:t>
      </w:r>
      <w:r>
        <w:rPr>
          <w:rFonts w:eastAsia="Calibri"/>
          <w:sz w:val="34"/>
          <w:szCs w:val="34"/>
          <w:lang w:val="en-US"/>
        </w:rPr>
        <w:t>burg</w:t>
      </w:r>
      <w:proofErr w:type="spellEnd"/>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1" w:name="_Toc349293618"/>
      <w:bookmarkStart w:id="2" w:name="_Toc349545907"/>
      <w:bookmarkStart w:id="3" w:name="_Toc376503763"/>
      <w:bookmarkStart w:id="4" w:name="_Toc376503831"/>
      <w:bookmarkStart w:id="5" w:name="_Toc405901933"/>
      <w:bookmarkStart w:id="6" w:name="_Toc405902488"/>
      <w:bookmarkStart w:id="7" w:name="_Toc405902941"/>
      <w:bookmarkStart w:id="8" w:name="_Toc109762884"/>
      <w:bookmarkStart w:id="9" w:name="_Toc322953584"/>
      <w:r>
        <w:lastRenderedPageBreak/>
        <w:t>Acknowledgements</w:t>
      </w:r>
      <w:bookmarkEnd w:id="1"/>
      <w:bookmarkEnd w:id="2"/>
      <w:bookmarkEnd w:id="3"/>
      <w:bookmarkEnd w:id="4"/>
      <w:bookmarkEnd w:id="5"/>
      <w:bookmarkEnd w:id="6"/>
      <w:bookmarkEnd w:id="7"/>
      <w:bookmarkEnd w:id="8"/>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10" w:name="_Toc349293619"/>
      <w:r>
        <w:br w:type="page"/>
      </w:r>
    </w:p>
    <w:p w14:paraId="37DC32F7" w14:textId="77777777" w:rsidR="00127C67" w:rsidRDefault="004400C4" w:rsidP="0028579A">
      <w:pPr>
        <w:pStyle w:val="TOCHeading"/>
      </w:pPr>
      <w:bookmarkStart w:id="11" w:name="_Toc109762885"/>
      <w:bookmarkStart w:id="12" w:name="_Toc349545908"/>
      <w:bookmarkStart w:id="13" w:name="_Toc376503764"/>
      <w:bookmarkStart w:id="14" w:name="_Toc376503832"/>
      <w:bookmarkStart w:id="15" w:name="_Toc405901934"/>
      <w:bookmarkStart w:id="16" w:name="_Toc405902489"/>
      <w:bookmarkStart w:id="17" w:name="_Toc405902942"/>
      <w:r>
        <w:lastRenderedPageBreak/>
        <w:t>Abstract</w:t>
      </w:r>
      <w:bookmarkEnd w:id="11"/>
      <w:r w:rsidR="00E16356">
        <w:t xml:space="preserve"> </w:t>
      </w:r>
      <w:bookmarkEnd w:id="10"/>
      <w:bookmarkEnd w:id="12"/>
      <w:bookmarkEnd w:id="13"/>
      <w:bookmarkEnd w:id="14"/>
      <w:bookmarkEnd w:id="15"/>
      <w:bookmarkEnd w:id="16"/>
      <w:bookmarkEnd w:id="17"/>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8"/>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8"/>
      <w:r w:rsidR="0028579A">
        <w:rPr>
          <w:rStyle w:val="CommentReference"/>
        </w:rPr>
        <w:commentReference w:id="18"/>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9"/>
    </w:p>
    <w:p w14:paraId="0F1D8735" w14:textId="29211261" w:rsidR="00BA6BB8" w:rsidRDefault="009B0ABD">
      <w:pPr>
        <w:pStyle w:val="TOC8"/>
        <w:rPr>
          <w:rFonts w:asciiTheme="minorHAnsi" w:eastAsiaTheme="minorEastAsia" w:hAnsiTheme="minorHAnsi" w:cstheme="minorBidi"/>
          <w:b w:val="0"/>
          <w:caps w:val="0"/>
          <w:noProof/>
          <w:szCs w:val="22"/>
          <w:lang w:val="en-GB" w:eastAsia="en-GB"/>
        </w:rPr>
      </w:pPr>
      <w:r>
        <w:fldChar w:fldCharType="begin"/>
      </w:r>
      <w:r>
        <w:instrText xml:space="preserve"> TOC \o "1-3" \h \z \t "Heading 4,4,Heading 5,5,TOC_Heading,8,Chapter,9" </w:instrText>
      </w:r>
      <w:r>
        <w:fldChar w:fldCharType="separate"/>
      </w:r>
      <w:hyperlink w:anchor="_Toc109762884" w:history="1">
        <w:r w:rsidR="00BA6BB8" w:rsidRPr="003471E2">
          <w:rPr>
            <w:rStyle w:val="Hyperlink"/>
            <w:noProof/>
          </w:rPr>
          <w:t>Acknowledgements</w:t>
        </w:r>
        <w:r w:rsidR="00BA6BB8">
          <w:rPr>
            <w:noProof/>
            <w:webHidden/>
          </w:rPr>
          <w:tab/>
        </w:r>
        <w:r w:rsidR="00BA6BB8">
          <w:rPr>
            <w:noProof/>
            <w:webHidden/>
          </w:rPr>
          <w:fldChar w:fldCharType="begin"/>
        </w:r>
        <w:r w:rsidR="00BA6BB8">
          <w:rPr>
            <w:noProof/>
            <w:webHidden/>
          </w:rPr>
          <w:instrText xml:space="preserve"> PAGEREF _Toc109762884 \h </w:instrText>
        </w:r>
        <w:r w:rsidR="00BA6BB8">
          <w:rPr>
            <w:noProof/>
            <w:webHidden/>
          </w:rPr>
        </w:r>
        <w:r w:rsidR="00BA6BB8">
          <w:rPr>
            <w:noProof/>
            <w:webHidden/>
          </w:rPr>
          <w:fldChar w:fldCharType="separate"/>
        </w:r>
        <w:r w:rsidR="00BA6BB8">
          <w:rPr>
            <w:noProof/>
            <w:webHidden/>
          </w:rPr>
          <w:t>2</w:t>
        </w:r>
        <w:r w:rsidR="00BA6BB8">
          <w:rPr>
            <w:noProof/>
            <w:webHidden/>
          </w:rPr>
          <w:fldChar w:fldCharType="end"/>
        </w:r>
      </w:hyperlink>
    </w:p>
    <w:p w14:paraId="7AD8B439" w14:textId="033C4503" w:rsidR="00BA6BB8" w:rsidRDefault="00D049E2">
      <w:pPr>
        <w:pStyle w:val="TOC8"/>
        <w:rPr>
          <w:rFonts w:asciiTheme="minorHAnsi" w:eastAsiaTheme="minorEastAsia" w:hAnsiTheme="minorHAnsi" w:cstheme="minorBidi"/>
          <w:b w:val="0"/>
          <w:caps w:val="0"/>
          <w:noProof/>
          <w:szCs w:val="22"/>
          <w:lang w:val="en-GB" w:eastAsia="en-GB"/>
        </w:rPr>
      </w:pPr>
      <w:hyperlink w:anchor="_Toc109762885" w:history="1">
        <w:r w:rsidR="00BA6BB8" w:rsidRPr="003471E2">
          <w:rPr>
            <w:rStyle w:val="Hyperlink"/>
            <w:noProof/>
          </w:rPr>
          <w:t>Abstract</w:t>
        </w:r>
        <w:r w:rsidR="00BA6BB8">
          <w:rPr>
            <w:noProof/>
            <w:webHidden/>
          </w:rPr>
          <w:tab/>
        </w:r>
        <w:r w:rsidR="00BA6BB8">
          <w:rPr>
            <w:noProof/>
            <w:webHidden/>
          </w:rPr>
          <w:fldChar w:fldCharType="begin"/>
        </w:r>
        <w:r w:rsidR="00BA6BB8">
          <w:rPr>
            <w:noProof/>
            <w:webHidden/>
          </w:rPr>
          <w:instrText xml:space="preserve"> PAGEREF _Toc109762885 \h </w:instrText>
        </w:r>
        <w:r w:rsidR="00BA6BB8">
          <w:rPr>
            <w:noProof/>
            <w:webHidden/>
          </w:rPr>
        </w:r>
        <w:r w:rsidR="00BA6BB8">
          <w:rPr>
            <w:noProof/>
            <w:webHidden/>
          </w:rPr>
          <w:fldChar w:fldCharType="separate"/>
        </w:r>
        <w:r w:rsidR="00BA6BB8">
          <w:rPr>
            <w:noProof/>
            <w:webHidden/>
          </w:rPr>
          <w:t>3</w:t>
        </w:r>
        <w:r w:rsidR="00BA6BB8">
          <w:rPr>
            <w:noProof/>
            <w:webHidden/>
          </w:rPr>
          <w:fldChar w:fldCharType="end"/>
        </w:r>
      </w:hyperlink>
    </w:p>
    <w:p w14:paraId="6686E2D8" w14:textId="53265951" w:rsidR="00BA6BB8" w:rsidRDefault="00D049E2">
      <w:pPr>
        <w:pStyle w:val="TOC9"/>
        <w:rPr>
          <w:rFonts w:asciiTheme="minorHAnsi" w:eastAsiaTheme="minorEastAsia" w:hAnsiTheme="minorHAnsi" w:cstheme="minorBidi"/>
          <w:b w:val="0"/>
          <w:caps w:val="0"/>
          <w:noProof/>
          <w:szCs w:val="22"/>
          <w:lang w:val="en-GB" w:eastAsia="en-GB"/>
        </w:rPr>
      </w:pPr>
      <w:hyperlink w:anchor="_Toc109762886" w:history="1">
        <w:r w:rsidR="00BA6BB8" w:rsidRPr="003471E2">
          <w:rPr>
            <w:rStyle w:val="Hyperlink"/>
            <w:noProof/>
          </w:rPr>
          <w:t>Chapter 1 – Introduction</w:t>
        </w:r>
        <w:r w:rsidR="00BA6BB8">
          <w:rPr>
            <w:noProof/>
            <w:webHidden/>
          </w:rPr>
          <w:tab/>
        </w:r>
        <w:r w:rsidR="00BA6BB8">
          <w:rPr>
            <w:noProof/>
            <w:webHidden/>
          </w:rPr>
          <w:fldChar w:fldCharType="begin"/>
        </w:r>
        <w:r w:rsidR="00BA6BB8">
          <w:rPr>
            <w:noProof/>
            <w:webHidden/>
          </w:rPr>
          <w:instrText xml:space="preserve"> PAGEREF _Toc109762886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5FB96749" w14:textId="6B651DCF" w:rsidR="00BA6BB8" w:rsidRDefault="00D049E2">
      <w:pPr>
        <w:pStyle w:val="TOC2"/>
        <w:rPr>
          <w:rFonts w:asciiTheme="minorHAnsi" w:eastAsiaTheme="minorEastAsia" w:hAnsiTheme="minorHAnsi" w:cstheme="minorBidi"/>
          <w:b w:val="0"/>
          <w:noProof/>
          <w:szCs w:val="22"/>
          <w:lang w:val="en-GB" w:eastAsia="en-GB"/>
        </w:rPr>
      </w:pPr>
      <w:hyperlink w:anchor="_Toc109762888" w:history="1">
        <w:r w:rsidR="00BA6BB8" w:rsidRPr="003471E2">
          <w:rPr>
            <w:rStyle w:val="Hyperlink"/>
            <w:noProof/>
          </w:rPr>
          <w:t>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888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6BC4E28" w14:textId="52101082" w:rsidR="00BA6BB8" w:rsidRDefault="00D049E2">
      <w:pPr>
        <w:pStyle w:val="TOC2"/>
        <w:rPr>
          <w:rFonts w:asciiTheme="minorHAnsi" w:eastAsiaTheme="minorEastAsia" w:hAnsiTheme="minorHAnsi" w:cstheme="minorBidi"/>
          <w:b w:val="0"/>
          <w:noProof/>
          <w:szCs w:val="22"/>
          <w:lang w:val="en-GB" w:eastAsia="en-GB"/>
        </w:rPr>
      </w:pPr>
      <w:hyperlink w:anchor="_Toc109762889" w:history="1">
        <w:r w:rsidR="00BA6BB8" w:rsidRPr="003471E2">
          <w:rPr>
            <w:rStyle w:val="Hyperlink"/>
            <w:noProof/>
          </w:rPr>
          <w:t>1.2</w:t>
        </w:r>
        <w:r w:rsidR="00BA6BB8">
          <w:rPr>
            <w:rFonts w:asciiTheme="minorHAnsi" w:eastAsiaTheme="minorEastAsia" w:hAnsiTheme="minorHAnsi" w:cstheme="minorBidi"/>
            <w:b w:val="0"/>
            <w:noProof/>
            <w:szCs w:val="22"/>
            <w:lang w:val="en-GB" w:eastAsia="en-GB"/>
          </w:rPr>
          <w:tab/>
        </w:r>
        <w:r w:rsidR="00BA6BB8" w:rsidRPr="003471E2">
          <w:rPr>
            <w:rStyle w:val="Hyperlink"/>
            <w:noProof/>
          </w:rPr>
          <w:t>Background to study</w:t>
        </w:r>
        <w:r w:rsidR="00BA6BB8">
          <w:rPr>
            <w:noProof/>
            <w:webHidden/>
          </w:rPr>
          <w:tab/>
        </w:r>
        <w:r w:rsidR="00BA6BB8">
          <w:rPr>
            <w:noProof/>
            <w:webHidden/>
          </w:rPr>
          <w:fldChar w:fldCharType="begin"/>
        </w:r>
        <w:r w:rsidR="00BA6BB8">
          <w:rPr>
            <w:noProof/>
            <w:webHidden/>
          </w:rPr>
          <w:instrText xml:space="preserve"> PAGEREF _Toc109762889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10F5149" w14:textId="47C9C296" w:rsidR="00BA6BB8" w:rsidRDefault="00D049E2">
      <w:pPr>
        <w:pStyle w:val="TOC2"/>
        <w:rPr>
          <w:rFonts w:asciiTheme="minorHAnsi" w:eastAsiaTheme="minorEastAsia" w:hAnsiTheme="minorHAnsi" w:cstheme="minorBidi"/>
          <w:b w:val="0"/>
          <w:noProof/>
          <w:szCs w:val="22"/>
          <w:lang w:val="en-GB" w:eastAsia="en-GB"/>
        </w:rPr>
      </w:pPr>
      <w:hyperlink w:anchor="_Toc109762890" w:history="1">
        <w:r w:rsidR="00BA6BB8" w:rsidRPr="003471E2">
          <w:rPr>
            <w:rStyle w:val="Hyperlink"/>
            <w:noProof/>
          </w:rPr>
          <w:t>1.3</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blem statement</w:t>
        </w:r>
        <w:r w:rsidR="00BA6BB8">
          <w:rPr>
            <w:noProof/>
            <w:webHidden/>
          </w:rPr>
          <w:tab/>
        </w:r>
        <w:r w:rsidR="00BA6BB8">
          <w:rPr>
            <w:noProof/>
            <w:webHidden/>
          </w:rPr>
          <w:fldChar w:fldCharType="begin"/>
        </w:r>
        <w:r w:rsidR="00BA6BB8">
          <w:rPr>
            <w:noProof/>
            <w:webHidden/>
          </w:rPr>
          <w:instrText xml:space="preserve"> PAGEREF _Toc109762890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23AE47EB" w14:textId="325A3DA3" w:rsidR="00BA6BB8" w:rsidRDefault="00D049E2">
      <w:pPr>
        <w:pStyle w:val="TOC2"/>
        <w:rPr>
          <w:rFonts w:asciiTheme="minorHAnsi" w:eastAsiaTheme="minorEastAsia" w:hAnsiTheme="minorHAnsi" w:cstheme="minorBidi"/>
          <w:b w:val="0"/>
          <w:noProof/>
          <w:szCs w:val="22"/>
          <w:lang w:val="en-GB" w:eastAsia="en-GB"/>
        </w:rPr>
      </w:pPr>
      <w:hyperlink w:anchor="_Toc109762891" w:history="1">
        <w:r w:rsidR="00BA6BB8" w:rsidRPr="003471E2">
          <w:rPr>
            <w:rStyle w:val="Hyperlink"/>
            <w:noProof/>
          </w:rPr>
          <w:t>1.4</w:t>
        </w:r>
        <w:r w:rsidR="00BA6BB8">
          <w:rPr>
            <w:rFonts w:asciiTheme="minorHAnsi" w:eastAsiaTheme="minorEastAsia" w:hAnsiTheme="minorHAnsi" w:cstheme="minorBidi"/>
            <w:b w:val="0"/>
            <w:noProof/>
            <w:szCs w:val="22"/>
            <w:lang w:val="en-GB" w:eastAsia="en-GB"/>
          </w:rPr>
          <w:tab/>
        </w:r>
        <w:r w:rsidR="00BA6BB8" w:rsidRPr="003471E2">
          <w:rPr>
            <w:rStyle w:val="Hyperlink"/>
            <w:noProof/>
          </w:rPr>
          <w:t>Where would such a proposed system be advantageous?</w:t>
        </w:r>
        <w:r w:rsidR="00BA6BB8">
          <w:rPr>
            <w:noProof/>
            <w:webHidden/>
          </w:rPr>
          <w:tab/>
        </w:r>
        <w:r w:rsidR="00BA6BB8">
          <w:rPr>
            <w:noProof/>
            <w:webHidden/>
          </w:rPr>
          <w:fldChar w:fldCharType="begin"/>
        </w:r>
        <w:r w:rsidR="00BA6BB8">
          <w:rPr>
            <w:noProof/>
            <w:webHidden/>
          </w:rPr>
          <w:instrText xml:space="preserve"> PAGEREF _Toc109762891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7009D983" w14:textId="6B615771" w:rsidR="00BA6BB8" w:rsidRDefault="00D049E2">
      <w:pPr>
        <w:pStyle w:val="TOC2"/>
        <w:rPr>
          <w:rFonts w:asciiTheme="minorHAnsi" w:eastAsiaTheme="minorEastAsia" w:hAnsiTheme="minorHAnsi" w:cstheme="minorBidi"/>
          <w:b w:val="0"/>
          <w:noProof/>
          <w:szCs w:val="22"/>
          <w:lang w:val="en-GB" w:eastAsia="en-GB"/>
        </w:rPr>
      </w:pPr>
      <w:hyperlink w:anchor="_Toc109762892" w:history="1">
        <w:r w:rsidR="00BA6BB8" w:rsidRPr="003471E2">
          <w:rPr>
            <w:rStyle w:val="Hyperlink"/>
            <w:noProof/>
          </w:rPr>
          <w:t>1.5</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aims and objectives</w:t>
        </w:r>
        <w:r w:rsidR="00BA6BB8">
          <w:rPr>
            <w:noProof/>
            <w:webHidden/>
          </w:rPr>
          <w:tab/>
        </w:r>
        <w:r w:rsidR="00BA6BB8">
          <w:rPr>
            <w:noProof/>
            <w:webHidden/>
          </w:rPr>
          <w:fldChar w:fldCharType="begin"/>
        </w:r>
        <w:r w:rsidR="00BA6BB8">
          <w:rPr>
            <w:noProof/>
            <w:webHidden/>
          </w:rPr>
          <w:instrText xml:space="preserve"> PAGEREF _Toc109762892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44EA59F2" w14:textId="63D70690" w:rsidR="00BA6BB8" w:rsidRDefault="00D049E2">
      <w:pPr>
        <w:pStyle w:val="TOC3"/>
        <w:rPr>
          <w:rFonts w:asciiTheme="minorHAnsi" w:eastAsiaTheme="minorEastAsia" w:hAnsiTheme="minorHAnsi" w:cstheme="minorBidi"/>
          <w:noProof/>
          <w:szCs w:val="22"/>
          <w:lang w:val="en-GB" w:eastAsia="en-GB"/>
        </w:rPr>
      </w:pPr>
      <w:hyperlink w:anchor="_Toc109762893" w:history="1">
        <w:r w:rsidR="00BA6BB8" w:rsidRPr="003471E2">
          <w:rPr>
            <w:rStyle w:val="Hyperlink"/>
            <w:noProof/>
          </w:rPr>
          <w:t>1.5.1</w:t>
        </w:r>
        <w:r w:rsidR="00BA6BB8">
          <w:rPr>
            <w:rFonts w:asciiTheme="minorHAnsi" w:eastAsiaTheme="minorEastAsia" w:hAnsiTheme="minorHAnsi" w:cstheme="minorBidi"/>
            <w:noProof/>
            <w:szCs w:val="22"/>
            <w:lang w:val="en-GB" w:eastAsia="en-GB"/>
          </w:rPr>
          <w:tab/>
        </w:r>
        <w:r w:rsidR="00BA6BB8" w:rsidRPr="003471E2">
          <w:rPr>
            <w:rStyle w:val="Hyperlink"/>
            <w:noProof/>
          </w:rPr>
          <w:t>Research aim</w:t>
        </w:r>
        <w:r w:rsidR="00BA6BB8">
          <w:rPr>
            <w:noProof/>
            <w:webHidden/>
          </w:rPr>
          <w:tab/>
        </w:r>
        <w:r w:rsidR="00BA6BB8">
          <w:rPr>
            <w:noProof/>
            <w:webHidden/>
          </w:rPr>
          <w:fldChar w:fldCharType="begin"/>
        </w:r>
        <w:r w:rsidR="00BA6BB8">
          <w:rPr>
            <w:noProof/>
            <w:webHidden/>
          </w:rPr>
          <w:instrText xml:space="preserve"> PAGEREF _Toc109762893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6D896D5B" w14:textId="627894F3" w:rsidR="00BA6BB8" w:rsidRDefault="00D049E2">
      <w:pPr>
        <w:pStyle w:val="TOC3"/>
        <w:rPr>
          <w:rFonts w:asciiTheme="minorHAnsi" w:eastAsiaTheme="minorEastAsia" w:hAnsiTheme="minorHAnsi" w:cstheme="minorBidi"/>
          <w:noProof/>
          <w:szCs w:val="22"/>
          <w:lang w:val="en-GB" w:eastAsia="en-GB"/>
        </w:rPr>
      </w:pPr>
      <w:hyperlink w:anchor="_Toc109762894" w:history="1">
        <w:r w:rsidR="00BA6BB8" w:rsidRPr="003471E2">
          <w:rPr>
            <w:rStyle w:val="Hyperlink"/>
            <w:noProof/>
          </w:rPr>
          <w:t>1.5.2</w:t>
        </w:r>
        <w:r w:rsidR="00BA6BB8">
          <w:rPr>
            <w:rFonts w:asciiTheme="minorHAnsi" w:eastAsiaTheme="minorEastAsia" w:hAnsiTheme="minorHAnsi" w:cstheme="minorBidi"/>
            <w:noProof/>
            <w:szCs w:val="22"/>
            <w:lang w:val="en-GB" w:eastAsia="en-GB"/>
          </w:rPr>
          <w:tab/>
        </w:r>
        <w:r w:rsidR="00BA6BB8" w:rsidRPr="003471E2">
          <w:rPr>
            <w:rStyle w:val="Hyperlink"/>
            <w:noProof/>
          </w:rPr>
          <w:t>Research objectives</w:t>
        </w:r>
        <w:r w:rsidR="00BA6BB8">
          <w:rPr>
            <w:noProof/>
            <w:webHidden/>
          </w:rPr>
          <w:tab/>
        </w:r>
        <w:r w:rsidR="00BA6BB8">
          <w:rPr>
            <w:noProof/>
            <w:webHidden/>
          </w:rPr>
          <w:fldChar w:fldCharType="begin"/>
        </w:r>
        <w:r w:rsidR="00BA6BB8">
          <w:rPr>
            <w:noProof/>
            <w:webHidden/>
          </w:rPr>
          <w:instrText xml:space="preserve"> PAGEREF _Toc109762894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4C353119" w14:textId="7FD09939" w:rsidR="00BA6BB8" w:rsidRDefault="00D049E2">
      <w:pPr>
        <w:pStyle w:val="TOC3"/>
        <w:rPr>
          <w:rFonts w:asciiTheme="minorHAnsi" w:eastAsiaTheme="minorEastAsia" w:hAnsiTheme="minorHAnsi" w:cstheme="minorBidi"/>
          <w:noProof/>
          <w:szCs w:val="22"/>
          <w:lang w:val="en-GB" w:eastAsia="en-GB"/>
        </w:rPr>
      </w:pPr>
      <w:hyperlink w:anchor="_Toc109762895" w:history="1">
        <w:r w:rsidR="00BA6BB8" w:rsidRPr="003471E2">
          <w:rPr>
            <w:rStyle w:val="Hyperlink"/>
            <w:noProof/>
          </w:rPr>
          <w:t>1.5.3</w:t>
        </w:r>
        <w:r w:rsidR="00BA6BB8">
          <w:rPr>
            <w:rFonts w:asciiTheme="minorHAnsi" w:eastAsiaTheme="minorEastAsia" w:hAnsiTheme="minorHAnsi" w:cstheme="minorBidi"/>
            <w:noProof/>
            <w:szCs w:val="22"/>
            <w:lang w:val="en-GB" w:eastAsia="en-GB"/>
          </w:rPr>
          <w:tab/>
        </w:r>
        <w:r w:rsidR="00BA6BB8" w:rsidRPr="003471E2">
          <w:rPr>
            <w:rStyle w:val="Hyperlink"/>
            <w:noProof/>
          </w:rPr>
          <w:t>Study design</w:t>
        </w:r>
        <w:r w:rsidR="00BA6BB8">
          <w:rPr>
            <w:noProof/>
            <w:webHidden/>
          </w:rPr>
          <w:tab/>
        </w:r>
        <w:r w:rsidR="00BA6BB8">
          <w:rPr>
            <w:noProof/>
            <w:webHidden/>
          </w:rPr>
          <w:fldChar w:fldCharType="begin"/>
        </w:r>
        <w:r w:rsidR="00BA6BB8">
          <w:rPr>
            <w:noProof/>
            <w:webHidden/>
          </w:rPr>
          <w:instrText xml:space="preserve"> PAGEREF _Toc109762895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2FA95B6F" w14:textId="036BE895" w:rsidR="00BA6BB8" w:rsidRDefault="00D049E2">
      <w:pPr>
        <w:pStyle w:val="TOC4"/>
        <w:rPr>
          <w:rFonts w:asciiTheme="minorHAnsi" w:eastAsiaTheme="minorEastAsia" w:hAnsiTheme="minorHAnsi" w:cstheme="minorBidi"/>
          <w:noProof/>
          <w:szCs w:val="22"/>
          <w:lang w:val="en-GB" w:eastAsia="en-GB"/>
        </w:rPr>
      </w:pPr>
      <w:hyperlink w:anchor="_Toc109762896" w:history="1">
        <w:r w:rsidR="00BA6BB8" w:rsidRPr="003471E2">
          <w:rPr>
            <w:rStyle w:val="Hyperlink"/>
            <w:noProof/>
          </w:rPr>
          <w:t>1.5.3.1</w:t>
        </w:r>
        <w:r w:rsidR="00BA6BB8">
          <w:rPr>
            <w:rFonts w:asciiTheme="minorHAnsi" w:eastAsiaTheme="minorEastAsia" w:hAnsiTheme="minorHAnsi" w:cstheme="minorBidi"/>
            <w:noProof/>
            <w:szCs w:val="22"/>
            <w:lang w:val="en-GB" w:eastAsia="en-GB"/>
          </w:rPr>
          <w:tab/>
        </w:r>
        <w:r w:rsidR="00BA6BB8" w:rsidRPr="003471E2">
          <w:rPr>
            <w:rStyle w:val="Hyperlink"/>
            <w:noProof/>
          </w:rPr>
          <w:t>Research Paradigm</w:t>
        </w:r>
        <w:r w:rsidR="00BA6BB8">
          <w:rPr>
            <w:noProof/>
            <w:webHidden/>
          </w:rPr>
          <w:tab/>
        </w:r>
        <w:r w:rsidR="00BA6BB8">
          <w:rPr>
            <w:noProof/>
            <w:webHidden/>
          </w:rPr>
          <w:fldChar w:fldCharType="begin"/>
        </w:r>
        <w:r w:rsidR="00BA6BB8">
          <w:rPr>
            <w:noProof/>
            <w:webHidden/>
          </w:rPr>
          <w:instrText xml:space="preserve"> PAGEREF _Toc109762896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0F257284" w14:textId="3F310E73" w:rsidR="00BA6BB8" w:rsidRDefault="00D049E2">
      <w:pPr>
        <w:pStyle w:val="TOC4"/>
        <w:rPr>
          <w:rFonts w:asciiTheme="minorHAnsi" w:eastAsiaTheme="minorEastAsia" w:hAnsiTheme="minorHAnsi" w:cstheme="minorBidi"/>
          <w:noProof/>
          <w:szCs w:val="22"/>
          <w:lang w:val="en-GB" w:eastAsia="en-GB"/>
        </w:rPr>
      </w:pPr>
      <w:hyperlink w:anchor="_Toc109762897" w:history="1">
        <w:r w:rsidR="00BA6BB8" w:rsidRPr="003471E2">
          <w:rPr>
            <w:rStyle w:val="Hyperlink"/>
            <w:noProof/>
          </w:rPr>
          <w:t>1.5.3.2</w:t>
        </w:r>
        <w:r w:rsidR="00BA6BB8">
          <w:rPr>
            <w:rFonts w:asciiTheme="minorHAnsi" w:eastAsiaTheme="minorEastAsia" w:hAnsiTheme="minorHAnsi" w:cstheme="minorBidi"/>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7 \h </w:instrText>
        </w:r>
        <w:r w:rsidR="00BA6BB8">
          <w:rPr>
            <w:noProof/>
            <w:webHidden/>
          </w:rPr>
        </w:r>
        <w:r w:rsidR="00BA6BB8">
          <w:rPr>
            <w:noProof/>
            <w:webHidden/>
          </w:rPr>
          <w:fldChar w:fldCharType="separate"/>
        </w:r>
        <w:r w:rsidR="00BA6BB8">
          <w:rPr>
            <w:noProof/>
            <w:webHidden/>
          </w:rPr>
          <w:t>11</w:t>
        </w:r>
        <w:r w:rsidR="00BA6BB8">
          <w:rPr>
            <w:noProof/>
            <w:webHidden/>
          </w:rPr>
          <w:fldChar w:fldCharType="end"/>
        </w:r>
      </w:hyperlink>
    </w:p>
    <w:p w14:paraId="2AA6E67B" w14:textId="36BA0787" w:rsidR="00BA6BB8" w:rsidRDefault="00D049E2">
      <w:pPr>
        <w:pStyle w:val="TOC2"/>
        <w:rPr>
          <w:rFonts w:asciiTheme="minorHAnsi" w:eastAsiaTheme="minorEastAsia" w:hAnsiTheme="minorHAnsi" w:cstheme="minorBidi"/>
          <w:b w:val="0"/>
          <w:noProof/>
          <w:szCs w:val="22"/>
          <w:lang w:val="en-GB" w:eastAsia="en-GB"/>
        </w:rPr>
      </w:pPr>
      <w:hyperlink w:anchor="_Toc109762898" w:history="1">
        <w:r w:rsidR="00BA6BB8" w:rsidRPr="003471E2">
          <w:rPr>
            <w:rStyle w:val="Hyperlink"/>
            <w:noProof/>
          </w:rPr>
          <w:t>1.6</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8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5FE4BCD2" w14:textId="21E09F13" w:rsidR="00BA6BB8" w:rsidRDefault="00D049E2">
      <w:pPr>
        <w:pStyle w:val="TOC3"/>
        <w:rPr>
          <w:rFonts w:asciiTheme="minorHAnsi" w:eastAsiaTheme="minorEastAsia" w:hAnsiTheme="minorHAnsi" w:cstheme="minorBidi"/>
          <w:noProof/>
          <w:szCs w:val="22"/>
          <w:lang w:val="en-GB" w:eastAsia="en-GB"/>
        </w:rPr>
      </w:pPr>
      <w:hyperlink w:anchor="_Toc109762899" w:history="1">
        <w:r w:rsidR="00BA6BB8" w:rsidRPr="003471E2">
          <w:rPr>
            <w:rStyle w:val="Hyperlink"/>
            <w:noProof/>
          </w:rPr>
          <w:t>1.6.1</w:t>
        </w:r>
        <w:r w:rsidR="00BA6BB8">
          <w:rPr>
            <w:rFonts w:asciiTheme="minorHAnsi" w:eastAsiaTheme="minorEastAsia" w:hAnsiTheme="minorHAnsi" w:cstheme="minorBidi"/>
            <w:noProof/>
            <w:szCs w:val="22"/>
            <w:lang w:val="en-GB" w:eastAsia="en-GB"/>
          </w:rPr>
          <w:tab/>
        </w:r>
        <w:r w:rsidR="00BA6BB8" w:rsidRPr="003471E2">
          <w:rPr>
            <w:rStyle w:val="Hyperlink"/>
            <w:noProof/>
          </w:rPr>
          <w:t>Process of obtaining informed consent</w:t>
        </w:r>
        <w:r w:rsidR="00BA6BB8">
          <w:rPr>
            <w:noProof/>
            <w:webHidden/>
          </w:rPr>
          <w:tab/>
        </w:r>
        <w:r w:rsidR="00BA6BB8">
          <w:rPr>
            <w:noProof/>
            <w:webHidden/>
          </w:rPr>
          <w:fldChar w:fldCharType="begin"/>
        </w:r>
        <w:r w:rsidR="00BA6BB8">
          <w:rPr>
            <w:noProof/>
            <w:webHidden/>
          </w:rPr>
          <w:instrText xml:space="preserve"> PAGEREF _Toc109762899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652CB0B5" w14:textId="76309191" w:rsidR="00BA6BB8" w:rsidRDefault="00D049E2">
      <w:pPr>
        <w:pStyle w:val="TOC3"/>
        <w:rPr>
          <w:rFonts w:asciiTheme="minorHAnsi" w:eastAsiaTheme="minorEastAsia" w:hAnsiTheme="minorHAnsi" w:cstheme="minorBidi"/>
          <w:noProof/>
          <w:szCs w:val="22"/>
          <w:lang w:val="en-GB" w:eastAsia="en-GB"/>
        </w:rPr>
      </w:pPr>
      <w:hyperlink w:anchor="_Toc109762900" w:history="1">
        <w:r w:rsidR="00BA6BB8" w:rsidRPr="003471E2">
          <w:rPr>
            <w:rStyle w:val="Hyperlink"/>
            <w:noProof/>
          </w:rPr>
          <w:t>1.6.2</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w:t>
        </w:r>
        <w:r w:rsidR="00BA6BB8">
          <w:rPr>
            <w:noProof/>
            <w:webHidden/>
          </w:rPr>
          <w:tab/>
        </w:r>
        <w:r w:rsidR="00BA6BB8">
          <w:rPr>
            <w:noProof/>
            <w:webHidden/>
          </w:rPr>
          <w:fldChar w:fldCharType="begin"/>
        </w:r>
        <w:r w:rsidR="00BA6BB8">
          <w:rPr>
            <w:noProof/>
            <w:webHidden/>
          </w:rPr>
          <w:instrText xml:space="preserve"> PAGEREF _Toc109762900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7E840995" w14:textId="3E3684C9" w:rsidR="00BA6BB8" w:rsidRDefault="00D049E2">
      <w:pPr>
        <w:pStyle w:val="TOC4"/>
        <w:rPr>
          <w:rFonts w:asciiTheme="minorHAnsi" w:eastAsiaTheme="minorEastAsia" w:hAnsiTheme="minorHAnsi" w:cstheme="minorBidi"/>
          <w:noProof/>
          <w:szCs w:val="22"/>
          <w:lang w:val="en-GB" w:eastAsia="en-GB"/>
        </w:rPr>
      </w:pPr>
      <w:hyperlink w:anchor="_Toc109762901" w:history="1">
        <w:r w:rsidR="00BA6BB8" w:rsidRPr="003471E2">
          <w:rPr>
            <w:rStyle w:val="Hyperlink"/>
            <w:noProof/>
          </w:rPr>
          <w:t>1.6.2.1</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 tool</w:t>
        </w:r>
        <w:r w:rsidR="00BA6BB8">
          <w:rPr>
            <w:noProof/>
            <w:webHidden/>
          </w:rPr>
          <w:tab/>
        </w:r>
        <w:r w:rsidR="00BA6BB8">
          <w:rPr>
            <w:noProof/>
            <w:webHidden/>
          </w:rPr>
          <w:fldChar w:fldCharType="begin"/>
        </w:r>
        <w:r w:rsidR="00BA6BB8">
          <w:rPr>
            <w:noProof/>
            <w:webHidden/>
          </w:rPr>
          <w:instrText xml:space="preserve"> PAGEREF _Toc109762901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2A70A6AC" w14:textId="26F39350" w:rsidR="00BA6BB8" w:rsidRDefault="00D049E2">
      <w:pPr>
        <w:pStyle w:val="TOC2"/>
        <w:rPr>
          <w:rFonts w:asciiTheme="minorHAnsi" w:eastAsiaTheme="minorEastAsia" w:hAnsiTheme="minorHAnsi" w:cstheme="minorBidi"/>
          <w:b w:val="0"/>
          <w:noProof/>
          <w:szCs w:val="22"/>
          <w:lang w:val="en-GB" w:eastAsia="en-GB"/>
        </w:rPr>
      </w:pPr>
      <w:hyperlink w:anchor="_Toc109762902" w:history="1">
        <w:r w:rsidR="00BA6BB8" w:rsidRPr="003471E2">
          <w:rPr>
            <w:rStyle w:val="Hyperlink"/>
            <w:noProof/>
          </w:rPr>
          <w:t>1.7</w:t>
        </w:r>
        <w:r w:rsidR="00BA6BB8">
          <w:rPr>
            <w:rFonts w:asciiTheme="minorHAnsi" w:eastAsiaTheme="minorEastAsia" w:hAnsiTheme="minorHAnsi" w:cstheme="minorBidi"/>
            <w:b w:val="0"/>
            <w:noProof/>
            <w:szCs w:val="22"/>
            <w:lang w:val="en-GB" w:eastAsia="en-GB"/>
          </w:rPr>
          <w:tab/>
        </w:r>
        <w:r w:rsidR="00BA6BB8" w:rsidRPr="003471E2">
          <w:rPr>
            <w:rStyle w:val="Hyperlink"/>
            <w:noProof/>
          </w:rPr>
          <w:t>Rigour, validity, and reliability</w:t>
        </w:r>
        <w:r w:rsidR="00BA6BB8">
          <w:rPr>
            <w:noProof/>
            <w:webHidden/>
          </w:rPr>
          <w:tab/>
        </w:r>
        <w:r w:rsidR="00BA6BB8">
          <w:rPr>
            <w:noProof/>
            <w:webHidden/>
          </w:rPr>
          <w:fldChar w:fldCharType="begin"/>
        </w:r>
        <w:r w:rsidR="00BA6BB8">
          <w:rPr>
            <w:noProof/>
            <w:webHidden/>
          </w:rPr>
          <w:instrText xml:space="preserve"> PAGEREF _Toc109762902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3EB6CC9B" w14:textId="2F93A6E9" w:rsidR="00BA6BB8" w:rsidRDefault="00D049E2">
      <w:pPr>
        <w:pStyle w:val="TOC2"/>
        <w:rPr>
          <w:rFonts w:asciiTheme="minorHAnsi" w:eastAsiaTheme="minorEastAsia" w:hAnsiTheme="minorHAnsi" w:cstheme="minorBidi"/>
          <w:b w:val="0"/>
          <w:noProof/>
          <w:szCs w:val="22"/>
          <w:lang w:val="en-GB" w:eastAsia="en-GB"/>
        </w:rPr>
      </w:pPr>
      <w:hyperlink w:anchor="_Toc109762903" w:history="1">
        <w:r w:rsidR="00BA6BB8" w:rsidRPr="003471E2">
          <w:rPr>
            <w:rStyle w:val="Hyperlink"/>
            <w:noProof/>
          </w:rPr>
          <w:t>1.8</w:t>
        </w:r>
        <w:r w:rsidR="00BA6BB8">
          <w:rPr>
            <w:rFonts w:asciiTheme="minorHAnsi" w:eastAsiaTheme="minorEastAsia" w:hAnsiTheme="minorHAnsi" w:cstheme="minorBidi"/>
            <w:b w:val="0"/>
            <w:noProof/>
            <w:szCs w:val="22"/>
            <w:lang w:val="en-GB" w:eastAsia="en-GB"/>
          </w:rPr>
          <w:tab/>
        </w:r>
        <w:r w:rsidR="00BA6BB8" w:rsidRPr="003471E2">
          <w:rPr>
            <w:rStyle w:val="Hyperlink"/>
            <w:noProof/>
          </w:rPr>
          <w:t>Legal and Ethical considerations</w:t>
        </w:r>
        <w:r w:rsidR="00BA6BB8">
          <w:rPr>
            <w:noProof/>
            <w:webHidden/>
          </w:rPr>
          <w:tab/>
        </w:r>
        <w:r w:rsidR="00BA6BB8">
          <w:rPr>
            <w:noProof/>
            <w:webHidden/>
          </w:rPr>
          <w:fldChar w:fldCharType="begin"/>
        </w:r>
        <w:r w:rsidR="00BA6BB8">
          <w:rPr>
            <w:noProof/>
            <w:webHidden/>
          </w:rPr>
          <w:instrText xml:space="preserve"> PAGEREF _Toc109762903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05D43206" w14:textId="030DEB3A" w:rsidR="00BA6BB8" w:rsidRDefault="00D049E2">
      <w:pPr>
        <w:pStyle w:val="TOC3"/>
        <w:rPr>
          <w:rFonts w:asciiTheme="minorHAnsi" w:eastAsiaTheme="minorEastAsia" w:hAnsiTheme="minorHAnsi" w:cstheme="minorBidi"/>
          <w:noProof/>
          <w:szCs w:val="22"/>
          <w:lang w:val="en-GB" w:eastAsia="en-GB"/>
        </w:rPr>
      </w:pPr>
      <w:hyperlink w:anchor="_Toc109762904" w:history="1">
        <w:r w:rsidR="00BA6BB8" w:rsidRPr="003471E2">
          <w:rPr>
            <w:rStyle w:val="Hyperlink"/>
            <w:noProof/>
          </w:rPr>
          <w:t>1.8.1</w:t>
        </w:r>
        <w:r w:rsidR="00BA6BB8">
          <w:rPr>
            <w:rFonts w:asciiTheme="minorHAnsi" w:eastAsiaTheme="minorEastAsia" w:hAnsiTheme="minorHAnsi" w:cstheme="minorBidi"/>
            <w:noProof/>
            <w:szCs w:val="22"/>
            <w:lang w:val="en-GB" w:eastAsia="en-GB"/>
          </w:rPr>
          <w:tab/>
        </w:r>
        <w:r w:rsidR="00BA6BB8" w:rsidRPr="003471E2">
          <w:rPr>
            <w:rStyle w:val="Hyperlink"/>
            <w:noProof/>
          </w:rPr>
          <w:t>Permission and informed consent</w:t>
        </w:r>
        <w:r w:rsidR="00BA6BB8">
          <w:rPr>
            <w:noProof/>
            <w:webHidden/>
          </w:rPr>
          <w:tab/>
        </w:r>
        <w:r w:rsidR="00BA6BB8">
          <w:rPr>
            <w:noProof/>
            <w:webHidden/>
          </w:rPr>
          <w:fldChar w:fldCharType="begin"/>
        </w:r>
        <w:r w:rsidR="00BA6BB8">
          <w:rPr>
            <w:noProof/>
            <w:webHidden/>
          </w:rPr>
          <w:instrText xml:space="preserve"> PAGEREF _Toc109762904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388FD03F" w14:textId="051D2C01" w:rsidR="00BA6BB8" w:rsidRDefault="00D049E2">
      <w:pPr>
        <w:pStyle w:val="TOC3"/>
        <w:rPr>
          <w:rFonts w:asciiTheme="minorHAnsi" w:eastAsiaTheme="minorEastAsia" w:hAnsiTheme="minorHAnsi" w:cstheme="minorBidi"/>
          <w:noProof/>
          <w:szCs w:val="22"/>
          <w:lang w:val="en-GB" w:eastAsia="en-GB"/>
        </w:rPr>
      </w:pPr>
      <w:hyperlink w:anchor="_Toc109762905" w:history="1">
        <w:r w:rsidR="00BA6BB8" w:rsidRPr="003471E2">
          <w:rPr>
            <w:rStyle w:val="Hyperlink"/>
            <w:noProof/>
          </w:rPr>
          <w:t>1.8.2</w:t>
        </w:r>
        <w:r w:rsidR="00BA6BB8">
          <w:rPr>
            <w:rFonts w:asciiTheme="minorHAnsi" w:eastAsiaTheme="minorEastAsia" w:hAnsiTheme="minorHAnsi" w:cstheme="minorBidi"/>
            <w:noProof/>
            <w:szCs w:val="22"/>
            <w:lang w:val="en-GB" w:eastAsia="en-GB"/>
          </w:rPr>
          <w:tab/>
        </w:r>
        <w:r w:rsidR="00BA6BB8" w:rsidRPr="003471E2">
          <w:rPr>
            <w:rStyle w:val="Hyperlink"/>
            <w:noProof/>
          </w:rPr>
          <w:t>Anonymity</w:t>
        </w:r>
        <w:r w:rsidR="00BA6BB8">
          <w:rPr>
            <w:noProof/>
            <w:webHidden/>
          </w:rPr>
          <w:tab/>
        </w:r>
        <w:r w:rsidR="00BA6BB8">
          <w:rPr>
            <w:noProof/>
            <w:webHidden/>
          </w:rPr>
          <w:fldChar w:fldCharType="begin"/>
        </w:r>
        <w:r w:rsidR="00BA6BB8">
          <w:rPr>
            <w:noProof/>
            <w:webHidden/>
          </w:rPr>
          <w:instrText xml:space="preserve"> PAGEREF _Toc109762905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034BFFB" w14:textId="568CB9B9" w:rsidR="00BA6BB8" w:rsidRDefault="00D049E2">
      <w:pPr>
        <w:pStyle w:val="TOC3"/>
        <w:rPr>
          <w:rFonts w:asciiTheme="minorHAnsi" w:eastAsiaTheme="minorEastAsia" w:hAnsiTheme="minorHAnsi" w:cstheme="minorBidi"/>
          <w:noProof/>
          <w:szCs w:val="22"/>
          <w:lang w:val="en-GB" w:eastAsia="en-GB"/>
        </w:rPr>
      </w:pPr>
      <w:hyperlink w:anchor="_Toc109762906" w:history="1">
        <w:r w:rsidR="00BA6BB8" w:rsidRPr="003471E2">
          <w:rPr>
            <w:rStyle w:val="Hyperlink"/>
            <w:noProof/>
          </w:rPr>
          <w:t>1.8.3</w:t>
        </w:r>
        <w:r w:rsidR="00BA6BB8">
          <w:rPr>
            <w:rFonts w:asciiTheme="minorHAnsi" w:eastAsiaTheme="minorEastAsia" w:hAnsiTheme="minorHAnsi" w:cstheme="minorBidi"/>
            <w:noProof/>
            <w:szCs w:val="22"/>
            <w:lang w:val="en-GB" w:eastAsia="en-GB"/>
          </w:rPr>
          <w:tab/>
        </w:r>
        <w:r w:rsidR="00BA6BB8" w:rsidRPr="003471E2">
          <w:rPr>
            <w:rStyle w:val="Hyperlink"/>
            <w:noProof/>
          </w:rPr>
          <w:t>Confidentiality</w:t>
        </w:r>
        <w:r w:rsidR="00BA6BB8">
          <w:rPr>
            <w:noProof/>
            <w:webHidden/>
          </w:rPr>
          <w:tab/>
        </w:r>
        <w:r w:rsidR="00BA6BB8">
          <w:rPr>
            <w:noProof/>
            <w:webHidden/>
          </w:rPr>
          <w:fldChar w:fldCharType="begin"/>
        </w:r>
        <w:r w:rsidR="00BA6BB8">
          <w:rPr>
            <w:noProof/>
            <w:webHidden/>
          </w:rPr>
          <w:instrText xml:space="preserve"> PAGEREF _Toc109762906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2B5B16A" w14:textId="73A4C9FD" w:rsidR="00BA6BB8" w:rsidRDefault="00D049E2">
      <w:pPr>
        <w:pStyle w:val="TOC2"/>
        <w:rPr>
          <w:rFonts w:asciiTheme="minorHAnsi" w:eastAsiaTheme="minorEastAsia" w:hAnsiTheme="minorHAnsi" w:cstheme="minorBidi"/>
          <w:b w:val="0"/>
          <w:noProof/>
          <w:szCs w:val="22"/>
          <w:lang w:val="en-GB" w:eastAsia="en-GB"/>
        </w:rPr>
      </w:pPr>
      <w:hyperlink w:anchor="_Toc109762907" w:history="1">
        <w:r w:rsidR="00BA6BB8" w:rsidRPr="003471E2">
          <w:rPr>
            <w:rStyle w:val="Hyperlink"/>
            <w:noProof/>
          </w:rPr>
          <w:t>1.9</w:t>
        </w:r>
        <w:r w:rsidR="00BA6BB8">
          <w:rPr>
            <w:rFonts w:asciiTheme="minorHAnsi" w:eastAsiaTheme="minorEastAsia" w:hAnsiTheme="minorHAnsi" w:cstheme="minorBidi"/>
            <w:b w:val="0"/>
            <w:noProof/>
            <w:szCs w:val="22"/>
            <w:lang w:val="en-GB" w:eastAsia="en-GB"/>
          </w:rPr>
          <w:tab/>
        </w:r>
        <w:r w:rsidR="00BA6BB8" w:rsidRPr="003471E2">
          <w:rPr>
            <w:rStyle w:val="Hyperlink"/>
            <w:noProof/>
          </w:rPr>
          <w:t>Approach to project management and project plan</w:t>
        </w:r>
        <w:r w:rsidR="00BA6BB8">
          <w:rPr>
            <w:noProof/>
            <w:webHidden/>
          </w:rPr>
          <w:tab/>
        </w:r>
        <w:r w:rsidR="00BA6BB8">
          <w:rPr>
            <w:noProof/>
            <w:webHidden/>
          </w:rPr>
          <w:fldChar w:fldCharType="begin"/>
        </w:r>
        <w:r w:rsidR="00BA6BB8">
          <w:rPr>
            <w:noProof/>
            <w:webHidden/>
          </w:rPr>
          <w:instrText xml:space="preserve"> PAGEREF _Toc109762907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F63EFF3" w14:textId="1C296E3F" w:rsidR="00BA6BB8" w:rsidRDefault="00D049E2">
      <w:pPr>
        <w:pStyle w:val="TOC3"/>
        <w:rPr>
          <w:rFonts w:asciiTheme="minorHAnsi" w:eastAsiaTheme="minorEastAsia" w:hAnsiTheme="minorHAnsi" w:cstheme="minorBidi"/>
          <w:noProof/>
          <w:szCs w:val="22"/>
          <w:lang w:val="en-GB" w:eastAsia="en-GB"/>
        </w:rPr>
      </w:pPr>
      <w:hyperlink w:anchor="_Toc109762908" w:history="1">
        <w:r w:rsidR="00BA6BB8" w:rsidRPr="003471E2">
          <w:rPr>
            <w:rStyle w:val="Hyperlink"/>
            <w:noProof/>
          </w:rPr>
          <w:t>1.9.1</w:t>
        </w:r>
        <w:r w:rsidR="00BA6BB8">
          <w:rPr>
            <w:rFonts w:asciiTheme="minorHAnsi" w:eastAsiaTheme="minorEastAsia" w:hAnsiTheme="minorHAnsi" w:cstheme="minorBidi"/>
            <w:noProof/>
            <w:szCs w:val="22"/>
            <w:lang w:val="en-GB" w:eastAsia="en-GB"/>
          </w:rPr>
          <w:tab/>
        </w:r>
        <w:r w:rsidR="00BA6BB8" w:rsidRPr="003471E2">
          <w:rPr>
            <w:rStyle w:val="Hyperlink"/>
            <w:noProof/>
          </w:rPr>
          <w:t>Scope</w:t>
        </w:r>
        <w:r w:rsidR="00BA6BB8">
          <w:rPr>
            <w:noProof/>
            <w:webHidden/>
          </w:rPr>
          <w:tab/>
        </w:r>
        <w:r w:rsidR="00BA6BB8">
          <w:rPr>
            <w:noProof/>
            <w:webHidden/>
          </w:rPr>
          <w:fldChar w:fldCharType="begin"/>
        </w:r>
        <w:r w:rsidR="00BA6BB8">
          <w:rPr>
            <w:noProof/>
            <w:webHidden/>
          </w:rPr>
          <w:instrText xml:space="preserve"> PAGEREF _Toc109762908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7F90739" w14:textId="30B9A4A4" w:rsidR="00BA6BB8" w:rsidRDefault="00D049E2">
      <w:pPr>
        <w:pStyle w:val="TOC3"/>
        <w:rPr>
          <w:rFonts w:asciiTheme="minorHAnsi" w:eastAsiaTheme="minorEastAsia" w:hAnsiTheme="minorHAnsi" w:cstheme="minorBidi"/>
          <w:noProof/>
          <w:szCs w:val="22"/>
          <w:lang w:val="en-GB" w:eastAsia="en-GB"/>
        </w:rPr>
      </w:pPr>
      <w:hyperlink w:anchor="_Toc109762909" w:history="1">
        <w:r w:rsidR="00BA6BB8" w:rsidRPr="003471E2">
          <w:rPr>
            <w:rStyle w:val="Hyperlink"/>
            <w:noProof/>
          </w:rPr>
          <w:t>1.9.2</w:t>
        </w:r>
        <w:r w:rsidR="00BA6BB8">
          <w:rPr>
            <w:rFonts w:asciiTheme="minorHAnsi" w:eastAsiaTheme="minorEastAsia" w:hAnsiTheme="minorHAnsi" w:cstheme="minorBidi"/>
            <w:noProof/>
            <w:szCs w:val="22"/>
            <w:lang w:val="en-GB" w:eastAsia="en-GB"/>
          </w:rPr>
          <w:tab/>
        </w:r>
        <w:r w:rsidR="00BA6BB8" w:rsidRPr="003471E2">
          <w:rPr>
            <w:rStyle w:val="Hyperlink"/>
            <w:noProof/>
          </w:rPr>
          <w:t>Limitations</w:t>
        </w:r>
        <w:r w:rsidR="00BA6BB8">
          <w:rPr>
            <w:noProof/>
            <w:webHidden/>
          </w:rPr>
          <w:tab/>
        </w:r>
        <w:r w:rsidR="00BA6BB8">
          <w:rPr>
            <w:noProof/>
            <w:webHidden/>
          </w:rPr>
          <w:fldChar w:fldCharType="begin"/>
        </w:r>
        <w:r w:rsidR="00BA6BB8">
          <w:rPr>
            <w:noProof/>
            <w:webHidden/>
          </w:rPr>
          <w:instrText xml:space="preserve"> PAGEREF _Toc109762909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796D402" w14:textId="762D324B" w:rsidR="00BA6BB8" w:rsidRDefault="00D049E2">
      <w:pPr>
        <w:pStyle w:val="TOC3"/>
        <w:rPr>
          <w:rFonts w:asciiTheme="minorHAnsi" w:eastAsiaTheme="minorEastAsia" w:hAnsiTheme="minorHAnsi" w:cstheme="minorBidi"/>
          <w:noProof/>
          <w:szCs w:val="22"/>
          <w:lang w:val="en-GB" w:eastAsia="en-GB"/>
        </w:rPr>
      </w:pPr>
      <w:hyperlink w:anchor="_Toc109762910" w:history="1">
        <w:r w:rsidR="00BA6BB8" w:rsidRPr="003471E2">
          <w:rPr>
            <w:rStyle w:val="Hyperlink"/>
            <w:noProof/>
          </w:rPr>
          <w:t>1.9.3</w:t>
        </w:r>
        <w:r w:rsidR="00BA6BB8">
          <w:rPr>
            <w:rFonts w:asciiTheme="minorHAnsi" w:eastAsiaTheme="minorEastAsia" w:hAnsiTheme="minorHAnsi" w:cstheme="minorBidi"/>
            <w:noProof/>
            <w:szCs w:val="22"/>
            <w:lang w:val="en-GB" w:eastAsia="en-GB"/>
          </w:rPr>
          <w:tab/>
        </w:r>
        <w:r w:rsidR="00BA6BB8" w:rsidRPr="003471E2">
          <w:rPr>
            <w:rStyle w:val="Hyperlink"/>
            <w:noProof/>
          </w:rPr>
          <w:t>Risks</w:t>
        </w:r>
        <w:r w:rsidR="00BA6BB8">
          <w:rPr>
            <w:noProof/>
            <w:webHidden/>
          </w:rPr>
          <w:tab/>
        </w:r>
        <w:r w:rsidR="00BA6BB8">
          <w:rPr>
            <w:noProof/>
            <w:webHidden/>
          </w:rPr>
          <w:fldChar w:fldCharType="begin"/>
        </w:r>
        <w:r w:rsidR="00BA6BB8">
          <w:rPr>
            <w:noProof/>
            <w:webHidden/>
          </w:rPr>
          <w:instrText xml:space="preserve"> PAGEREF _Toc109762910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0503F0E" w14:textId="7A273A60" w:rsidR="00BA6BB8" w:rsidRDefault="00D049E2">
      <w:pPr>
        <w:pStyle w:val="TOC3"/>
        <w:rPr>
          <w:rFonts w:asciiTheme="minorHAnsi" w:eastAsiaTheme="minorEastAsia" w:hAnsiTheme="minorHAnsi" w:cstheme="minorBidi"/>
          <w:noProof/>
          <w:szCs w:val="22"/>
          <w:lang w:val="en-GB" w:eastAsia="en-GB"/>
        </w:rPr>
      </w:pPr>
      <w:hyperlink w:anchor="_Toc109762911" w:history="1">
        <w:r w:rsidR="00BA6BB8" w:rsidRPr="003471E2">
          <w:rPr>
            <w:rStyle w:val="Hyperlink"/>
            <w:noProof/>
          </w:rPr>
          <w:t>1.9.4</w:t>
        </w:r>
        <w:r w:rsidR="00BA6BB8">
          <w:rPr>
            <w:rFonts w:asciiTheme="minorHAnsi" w:eastAsiaTheme="minorEastAsia" w:hAnsiTheme="minorHAnsi" w:cstheme="minorBidi"/>
            <w:noProof/>
            <w:szCs w:val="22"/>
            <w:lang w:val="en-GB" w:eastAsia="en-GB"/>
          </w:rPr>
          <w:tab/>
        </w:r>
        <w:r w:rsidR="00BA6BB8" w:rsidRPr="003471E2">
          <w:rPr>
            <w:rStyle w:val="Hyperlink"/>
            <w:noProof/>
          </w:rPr>
          <w:t>Project plan</w:t>
        </w:r>
        <w:r w:rsidR="00BA6BB8">
          <w:rPr>
            <w:noProof/>
            <w:webHidden/>
          </w:rPr>
          <w:tab/>
        </w:r>
        <w:r w:rsidR="00BA6BB8">
          <w:rPr>
            <w:noProof/>
            <w:webHidden/>
          </w:rPr>
          <w:fldChar w:fldCharType="begin"/>
        </w:r>
        <w:r w:rsidR="00BA6BB8">
          <w:rPr>
            <w:noProof/>
            <w:webHidden/>
          </w:rPr>
          <w:instrText xml:space="preserve"> PAGEREF _Toc109762911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518FFB17" w14:textId="76310694" w:rsidR="00BA6BB8" w:rsidRDefault="00D049E2">
      <w:pPr>
        <w:pStyle w:val="TOC2"/>
        <w:rPr>
          <w:rFonts w:asciiTheme="minorHAnsi" w:eastAsiaTheme="minorEastAsia" w:hAnsiTheme="minorHAnsi" w:cstheme="minorBidi"/>
          <w:b w:val="0"/>
          <w:noProof/>
          <w:szCs w:val="22"/>
          <w:lang w:val="en-GB" w:eastAsia="en-GB"/>
        </w:rPr>
      </w:pPr>
      <w:hyperlink w:anchor="_Toc109762912" w:history="1">
        <w:r w:rsidR="00BA6BB8" w:rsidRPr="003471E2">
          <w:rPr>
            <w:rStyle w:val="Hyperlink"/>
            <w:noProof/>
          </w:rPr>
          <w:t>1.10</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visional chapter division</w:t>
        </w:r>
        <w:r w:rsidR="00BA6BB8">
          <w:rPr>
            <w:noProof/>
            <w:webHidden/>
          </w:rPr>
          <w:tab/>
        </w:r>
        <w:r w:rsidR="00BA6BB8">
          <w:rPr>
            <w:noProof/>
            <w:webHidden/>
          </w:rPr>
          <w:fldChar w:fldCharType="begin"/>
        </w:r>
        <w:r w:rsidR="00BA6BB8">
          <w:rPr>
            <w:noProof/>
            <w:webHidden/>
          </w:rPr>
          <w:instrText xml:space="preserve"> PAGEREF _Toc109762912 \h </w:instrText>
        </w:r>
        <w:r w:rsidR="00BA6BB8">
          <w:rPr>
            <w:noProof/>
            <w:webHidden/>
          </w:rPr>
        </w:r>
        <w:r w:rsidR="00BA6BB8">
          <w:rPr>
            <w:noProof/>
            <w:webHidden/>
          </w:rPr>
          <w:fldChar w:fldCharType="separate"/>
        </w:r>
        <w:r w:rsidR="00BA6BB8">
          <w:rPr>
            <w:noProof/>
            <w:webHidden/>
          </w:rPr>
          <w:t>17</w:t>
        </w:r>
        <w:r w:rsidR="00BA6BB8">
          <w:rPr>
            <w:noProof/>
            <w:webHidden/>
          </w:rPr>
          <w:fldChar w:fldCharType="end"/>
        </w:r>
      </w:hyperlink>
    </w:p>
    <w:p w14:paraId="1BA076B4" w14:textId="156D99C7" w:rsidR="00BA6BB8" w:rsidRDefault="00D049E2">
      <w:pPr>
        <w:pStyle w:val="TOC2"/>
        <w:rPr>
          <w:rFonts w:asciiTheme="minorHAnsi" w:eastAsiaTheme="minorEastAsia" w:hAnsiTheme="minorHAnsi" w:cstheme="minorBidi"/>
          <w:b w:val="0"/>
          <w:noProof/>
          <w:szCs w:val="22"/>
          <w:lang w:val="en-GB" w:eastAsia="en-GB"/>
        </w:rPr>
      </w:pPr>
      <w:hyperlink w:anchor="_Toc109762913" w:history="1">
        <w:r w:rsidR="00BA6BB8" w:rsidRPr="003471E2">
          <w:rPr>
            <w:rStyle w:val="Hyperlink"/>
            <w:noProof/>
          </w:rPr>
          <w:t>1.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13 \h </w:instrText>
        </w:r>
        <w:r w:rsidR="00BA6BB8">
          <w:rPr>
            <w:noProof/>
            <w:webHidden/>
          </w:rPr>
        </w:r>
        <w:r w:rsidR="00BA6BB8">
          <w:rPr>
            <w:noProof/>
            <w:webHidden/>
          </w:rPr>
          <w:fldChar w:fldCharType="separate"/>
        </w:r>
        <w:r w:rsidR="00BA6BB8">
          <w:rPr>
            <w:noProof/>
            <w:webHidden/>
          </w:rPr>
          <w:t>18</w:t>
        </w:r>
        <w:r w:rsidR="00BA6BB8">
          <w:rPr>
            <w:noProof/>
            <w:webHidden/>
          </w:rPr>
          <w:fldChar w:fldCharType="end"/>
        </w:r>
      </w:hyperlink>
    </w:p>
    <w:p w14:paraId="75F68698" w14:textId="71289A75" w:rsidR="00BA6BB8" w:rsidRDefault="00D049E2">
      <w:pPr>
        <w:pStyle w:val="TOC9"/>
        <w:rPr>
          <w:rFonts w:asciiTheme="minorHAnsi" w:eastAsiaTheme="minorEastAsia" w:hAnsiTheme="minorHAnsi" w:cstheme="minorBidi"/>
          <w:b w:val="0"/>
          <w:caps w:val="0"/>
          <w:noProof/>
          <w:szCs w:val="22"/>
          <w:lang w:val="en-GB" w:eastAsia="en-GB"/>
        </w:rPr>
      </w:pPr>
      <w:hyperlink w:anchor="_Toc109762914" w:history="1">
        <w:r w:rsidR="00BA6BB8" w:rsidRPr="003471E2">
          <w:rPr>
            <w:rStyle w:val="Hyperlink"/>
            <w:noProof/>
          </w:rPr>
          <w:t>Chapter 2 – Literature Review</w:t>
        </w:r>
        <w:r w:rsidR="00BA6BB8">
          <w:rPr>
            <w:noProof/>
            <w:webHidden/>
          </w:rPr>
          <w:tab/>
        </w:r>
        <w:r w:rsidR="00BA6BB8">
          <w:rPr>
            <w:noProof/>
            <w:webHidden/>
          </w:rPr>
          <w:fldChar w:fldCharType="begin"/>
        </w:r>
        <w:r w:rsidR="00BA6BB8">
          <w:rPr>
            <w:noProof/>
            <w:webHidden/>
          </w:rPr>
          <w:instrText xml:space="preserve"> PAGEREF _Toc109762914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0D965FB2" w14:textId="6CFBE26C" w:rsidR="00BA6BB8" w:rsidRDefault="00D049E2">
      <w:pPr>
        <w:pStyle w:val="TOC2"/>
        <w:rPr>
          <w:rFonts w:asciiTheme="minorHAnsi" w:eastAsiaTheme="minorEastAsia" w:hAnsiTheme="minorHAnsi" w:cstheme="minorBidi"/>
          <w:b w:val="0"/>
          <w:noProof/>
          <w:szCs w:val="22"/>
          <w:lang w:val="en-GB" w:eastAsia="en-GB"/>
        </w:rPr>
      </w:pPr>
      <w:hyperlink w:anchor="_Toc109762916" w:history="1">
        <w:r w:rsidR="00BA6BB8" w:rsidRPr="003471E2">
          <w:rPr>
            <w:rStyle w:val="Hyperlink"/>
            <w:noProof/>
          </w:rPr>
          <w:t>2.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6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5CE1E77C" w14:textId="62FF2DFC" w:rsidR="00BA6BB8" w:rsidRDefault="00D049E2">
      <w:pPr>
        <w:pStyle w:val="TOC2"/>
        <w:rPr>
          <w:rFonts w:asciiTheme="minorHAnsi" w:eastAsiaTheme="minorEastAsia" w:hAnsiTheme="minorHAnsi" w:cstheme="minorBidi"/>
          <w:b w:val="0"/>
          <w:noProof/>
          <w:szCs w:val="22"/>
          <w:lang w:val="en-GB" w:eastAsia="en-GB"/>
        </w:rPr>
      </w:pPr>
      <w:hyperlink w:anchor="_Toc109762917" w:history="1">
        <w:r w:rsidR="00BA6BB8" w:rsidRPr="003471E2">
          <w:rPr>
            <w:rStyle w:val="Hyperlink"/>
            <w:noProof/>
          </w:rPr>
          <w:t>2.2</w:t>
        </w:r>
        <w:r w:rsidR="00BA6BB8">
          <w:rPr>
            <w:rFonts w:asciiTheme="minorHAnsi" w:eastAsiaTheme="minorEastAsia" w:hAnsiTheme="minorHAnsi" w:cstheme="minorBidi"/>
            <w:b w:val="0"/>
            <w:noProof/>
            <w:szCs w:val="22"/>
            <w:lang w:val="en-GB" w:eastAsia="en-GB"/>
          </w:rPr>
          <w:tab/>
        </w:r>
        <w:r w:rsidR="00BA6BB8" w:rsidRPr="003471E2">
          <w:rPr>
            <w:rStyle w:val="Hyperlink"/>
            <w:noProof/>
          </w:rPr>
          <w:t>Methods to determine if students understand their work</w:t>
        </w:r>
        <w:r w:rsidR="00BA6BB8">
          <w:rPr>
            <w:noProof/>
            <w:webHidden/>
          </w:rPr>
          <w:tab/>
        </w:r>
        <w:r w:rsidR="00BA6BB8">
          <w:rPr>
            <w:noProof/>
            <w:webHidden/>
          </w:rPr>
          <w:fldChar w:fldCharType="begin"/>
        </w:r>
        <w:r w:rsidR="00BA6BB8">
          <w:rPr>
            <w:noProof/>
            <w:webHidden/>
          </w:rPr>
          <w:instrText xml:space="preserve"> PAGEREF _Toc109762917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617A663F" w14:textId="5052C64B" w:rsidR="00BA6BB8" w:rsidRDefault="00D049E2">
      <w:pPr>
        <w:pStyle w:val="TOC3"/>
        <w:rPr>
          <w:rFonts w:asciiTheme="minorHAnsi" w:eastAsiaTheme="minorEastAsia" w:hAnsiTheme="minorHAnsi" w:cstheme="minorBidi"/>
          <w:noProof/>
          <w:szCs w:val="22"/>
          <w:lang w:val="en-GB" w:eastAsia="en-GB"/>
        </w:rPr>
      </w:pPr>
      <w:hyperlink w:anchor="_Toc109762918" w:history="1">
        <w:r w:rsidR="00BA6BB8" w:rsidRPr="003471E2">
          <w:rPr>
            <w:rStyle w:val="Hyperlink"/>
            <w:noProof/>
          </w:rPr>
          <w:t>2.2.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8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2FB175CD" w14:textId="5105C90F" w:rsidR="00BA6BB8" w:rsidRDefault="00D049E2">
      <w:pPr>
        <w:pStyle w:val="TOC4"/>
        <w:rPr>
          <w:rFonts w:asciiTheme="minorHAnsi" w:eastAsiaTheme="minorEastAsia" w:hAnsiTheme="minorHAnsi" w:cstheme="minorBidi"/>
          <w:noProof/>
          <w:szCs w:val="22"/>
          <w:lang w:val="en-GB" w:eastAsia="en-GB"/>
        </w:rPr>
      </w:pPr>
      <w:hyperlink w:anchor="_Toc109762919" w:history="1">
        <w:r w:rsidR="00BA6BB8" w:rsidRPr="003471E2">
          <w:rPr>
            <w:rStyle w:val="Hyperlink"/>
            <w:noProof/>
          </w:rPr>
          <w:t>2.2.1.1</w:t>
        </w:r>
        <w:r w:rsidR="00BA6BB8">
          <w:rPr>
            <w:rFonts w:asciiTheme="minorHAnsi" w:eastAsiaTheme="minorEastAsia" w:hAnsiTheme="minorHAnsi" w:cstheme="minorBidi"/>
            <w:noProof/>
            <w:szCs w:val="22"/>
            <w:lang w:val="en-GB" w:eastAsia="en-GB"/>
          </w:rPr>
          <w:tab/>
        </w:r>
        <w:r w:rsidR="00BA6BB8" w:rsidRPr="003471E2">
          <w:rPr>
            <w:rStyle w:val="Hyperlink"/>
            <w:noProof/>
          </w:rPr>
          <w:t>Assessments</w:t>
        </w:r>
        <w:r w:rsidR="00BA6BB8">
          <w:rPr>
            <w:noProof/>
            <w:webHidden/>
          </w:rPr>
          <w:tab/>
        </w:r>
        <w:r w:rsidR="00BA6BB8">
          <w:rPr>
            <w:noProof/>
            <w:webHidden/>
          </w:rPr>
          <w:fldChar w:fldCharType="begin"/>
        </w:r>
        <w:r w:rsidR="00BA6BB8">
          <w:rPr>
            <w:noProof/>
            <w:webHidden/>
          </w:rPr>
          <w:instrText xml:space="preserve"> PAGEREF _Toc109762919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4600F710" w14:textId="6D2BD73D" w:rsidR="00BA6BB8" w:rsidRDefault="00D049E2">
      <w:pPr>
        <w:pStyle w:val="TOC4"/>
        <w:rPr>
          <w:rFonts w:asciiTheme="minorHAnsi" w:eastAsiaTheme="minorEastAsia" w:hAnsiTheme="minorHAnsi" w:cstheme="minorBidi"/>
          <w:noProof/>
          <w:szCs w:val="22"/>
          <w:lang w:val="en-GB" w:eastAsia="en-GB"/>
        </w:rPr>
      </w:pPr>
      <w:hyperlink w:anchor="_Toc109762920" w:history="1">
        <w:r w:rsidR="00BA6BB8" w:rsidRPr="003471E2">
          <w:rPr>
            <w:rStyle w:val="Hyperlink"/>
            <w:noProof/>
          </w:rPr>
          <w:t>2.2.1.2</w:t>
        </w:r>
        <w:r w:rsidR="00BA6BB8">
          <w:rPr>
            <w:rFonts w:asciiTheme="minorHAnsi" w:eastAsiaTheme="minorEastAsia" w:hAnsiTheme="minorHAnsi" w:cstheme="minorBidi"/>
            <w:noProof/>
            <w:szCs w:val="22"/>
            <w:lang w:val="en-GB" w:eastAsia="en-GB"/>
          </w:rPr>
          <w:tab/>
        </w:r>
        <w:r w:rsidR="00BA6BB8" w:rsidRPr="003471E2">
          <w:rPr>
            <w:rStyle w:val="Hyperlink"/>
            <w:noProof/>
          </w:rPr>
          <w:t>CFU techniques</w:t>
        </w:r>
        <w:r w:rsidR="00BA6BB8">
          <w:rPr>
            <w:noProof/>
            <w:webHidden/>
          </w:rPr>
          <w:tab/>
        </w:r>
        <w:r w:rsidR="00BA6BB8">
          <w:rPr>
            <w:noProof/>
            <w:webHidden/>
          </w:rPr>
          <w:fldChar w:fldCharType="begin"/>
        </w:r>
        <w:r w:rsidR="00BA6BB8">
          <w:rPr>
            <w:noProof/>
            <w:webHidden/>
          </w:rPr>
          <w:instrText xml:space="preserve"> PAGEREF _Toc109762920 \h </w:instrText>
        </w:r>
        <w:r w:rsidR="00BA6BB8">
          <w:rPr>
            <w:noProof/>
            <w:webHidden/>
          </w:rPr>
        </w:r>
        <w:r w:rsidR="00BA6BB8">
          <w:rPr>
            <w:noProof/>
            <w:webHidden/>
          </w:rPr>
          <w:fldChar w:fldCharType="separate"/>
        </w:r>
        <w:r w:rsidR="00BA6BB8">
          <w:rPr>
            <w:noProof/>
            <w:webHidden/>
          </w:rPr>
          <w:t>23</w:t>
        </w:r>
        <w:r w:rsidR="00BA6BB8">
          <w:rPr>
            <w:noProof/>
            <w:webHidden/>
          </w:rPr>
          <w:fldChar w:fldCharType="end"/>
        </w:r>
      </w:hyperlink>
    </w:p>
    <w:p w14:paraId="2E13067E" w14:textId="391EDAF6" w:rsidR="00BA6BB8" w:rsidRDefault="00D049E2">
      <w:pPr>
        <w:pStyle w:val="TOC4"/>
        <w:rPr>
          <w:rFonts w:asciiTheme="minorHAnsi" w:eastAsiaTheme="minorEastAsia" w:hAnsiTheme="minorHAnsi" w:cstheme="minorBidi"/>
          <w:noProof/>
          <w:szCs w:val="22"/>
          <w:lang w:val="en-GB" w:eastAsia="en-GB"/>
        </w:rPr>
      </w:pPr>
      <w:hyperlink w:anchor="_Toc109762921" w:history="1">
        <w:r w:rsidR="00BA6BB8" w:rsidRPr="003471E2">
          <w:rPr>
            <w:rStyle w:val="Hyperlink"/>
            <w:noProof/>
          </w:rPr>
          <w:t>2.2.1.3</w:t>
        </w:r>
        <w:r w:rsidR="00BA6BB8">
          <w:rPr>
            <w:rFonts w:asciiTheme="minorHAnsi" w:eastAsiaTheme="minorEastAsia" w:hAnsiTheme="minorHAnsi" w:cstheme="minorBidi"/>
            <w:noProof/>
            <w:szCs w:val="22"/>
            <w:lang w:val="en-GB" w:eastAsia="en-GB"/>
          </w:rPr>
          <w:tab/>
        </w:r>
        <w:r w:rsidR="00BA6BB8" w:rsidRPr="003471E2">
          <w:rPr>
            <w:rStyle w:val="Hyperlink"/>
            <w:noProof/>
          </w:rPr>
          <w:t>Student Feedback</w:t>
        </w:r>
        <w:r w:rsidR="00BA6BB8">
          <w:rPr>
            <w:noProof/>
            <w:webHidden/>
          </w:rPr>
          <w:tab/>
        </w:r>
        <w:r w:rsidR="00BA6BB8">
          <w:rPr>
            <w:noProof/>
            <w:webHidden/>
          </w:rPr>
          <w:fldChar w:fldCharType="begin"/>
        </w:r>
        <w:r w:rsidR="00BA6BB8">
          <w:rPr>
            <w:noProof/>
            <w:webHidden/>
          </w:rPr>
          <w:instrText xml:space="preserve"> PAGEREF _Toc109762921 \h </w:instrText>
        </w:r>
        <w:r w:rsidR="00BA6BB8">
          <w:rPr>
            <w:noProof/>
            <w:webHidden/>
          </w:rPr>
        </w:r>
        <w:r w:rsidR="00BA6BB8">
          <w:rPr>
            <w:noProof/>
            <w:webHidden/>
          </w:rPr>
          <w:fldChar w:fldCharType="separate"/>
        </w:r>
        <w:r w:rsidR="00BA6BB8">
          <w:rPr>
            <w:noProof/>
            <w:webHidden/>
          </w:rPr>
          <w:t>24</w:t>
        </w:r>
        <w:r w:rsidR="00BA6BB8">
          <w:rPr>
            <w:noProof/>
            <w:webHidden/>
          </w:rPr>
          <w:fldChar w:fldCharType="end"/>
        </w:r>
      </w:hyperlink>
    </w:p>
    <w:p w14:paraId="2AECD5E8" w14:textId="082BB15E" w:rsidR="00BA6BB8" w:rsidRDefault="00D049E2">
      <w:pPr>
        <w:pStyle w:val="TOC3"/>
        <w:rPr>
          <w:rFonts w:asciiTheme="minorHAnsi" w:eastAsiaTheme="minorEastAsia" w:hAnsiTheme="minorHAnsi" w:cstheme="minorBidi"/>
          <w:noProof/>
          <w:szCs w:val="22"/>
          <w:lang w:val="en-GB" w:eastAsia="en-GB"/>
        </w:rPr>
      </w:pPr>
      <w:hyperlink w:anchor="_Toc109762922" w:history="1">
        <w:r w:rsidR="00BA6BB8" w:rsidRPr="003471E2">
          <w:rPr>
            <w:rStyle w:val="Hyperlink"/>
            <w:noProof/>
          </w:rPr>
          <w:t>2.2.2</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2 \h </w:instrText>
        </w:r>
        <w:r w:rsidR="00BA6BB8">
          <w:rPr>
            <w:noProof/>
            <w:webHidden/>
          </w:rPr>
        </w:r>
        <w:r w:rsidR="00BA6BB8">
          <w:rPr>
            <w:noProof/>
            <w:webHidden/>
          </w:rPr>
          <w:fldChar w:fldCharType="separate"/>
        </w:r>
        <w:r w:rsidR="00BA6BB8">
          <w:rPr>
            <w:noProof/>
            <w:webHidden/>
          </w:rPr>
          <w:t>25</w:t>
        </w:r>
        <w:r w:rsidR="00BA6BB8">
          <w:rPr>
            <w:noProof/>
            <w:webHidden/>
          </w:rPr>
          <w:fldChar w:fldCharType="end"/>
        </w:r>
      </w:hyperlink>
    </w:p>
    <w:p w14:paraId="5AD6FFB8" w14:textId="41DB23D4" w:rsidR="00BA6BB8" w:rsidRDefault="00D049E2">
      <w:pPr>
        <w:pStyle w:val="TOC2"/>
        <w:rPr>
          <w:rFonts w:asciiTheme="minorHAnsi" w:eastAsiaTheme="minorEastAsia" w:hAnsiTheme="minorHAnsi" w:cstheme="minorBidi"/>
          <w:b w:val="0"/>
          <w:noProof/>
          <w:szCs w:val="22"/>
          <w:lang w:val="en-GB" w:eastAsia="en-GB"/>
        </w:rPr>
      </w:pPr>
      <w:hyperlink w:anchor="_Toc109762923" w:history="1">
        <w:r w:rsidR="00BA6BB8" w:rsidRPr="003471E2">
          <w:rPr>
            <w:rStyle w:val="Hyperlink"/>
            <w:noProof/>
          </w:rPr>
          <w:t>2.3</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expressions and connected emotions</w:t>
        </w:r>
        <w:r w:rsidR="00BA6BB8">
          <w:rPr>
            <w:noProof/>
            <w:webHidden/>
          </w:rPr>
          <w:tab/>
        </w:r>
        <w:r w:rsidR="00BA6BB8">
          <w:rPr>
            <w:noProof/>
            <w:webHidden/>
          </w:rPr>
          <w:fldChar w:fldCharType="begin"/>
        </w:r>
        <w:r w:rsidR="00BA6BB8">
          <w:rPr>
            <w:noProof/>
            <w:webHidden/>
          </w:rPr>
          <w:instrText xml:space="preserve"> PAGEREF _Toc109762923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051D18E7" w14:textId="0E3731BD" w:rsidR="00BA6BB8" w:rsidRDefault="00D049E2">
      <w:pPr>
        <w:pStyle w:val="TOC3"/>
        <w:rPr>
          <w:rFonts w:asciiTheme="minorHAnsi" w:eastAsiaTheme="minorEastAsia" w:hAnsiTheme="minorHAnsi" w:cstheme="minorBidi"/>
          <w:noProof/>
          <w:szCs w:val="22"/>
          <w:lang w:val="en-GB" w:eastAsia="en-GB"/>
        </w:rPr>
      </w:pPr>
      <w:hyperlink w:anchor="_Toc109762924" w:history="1">
        <w:r w:rsidR="00BA6BB8" w:rsidRPr="003471E2">
          <w:rPr>
            <w:rStyle w:val="Hyperlink"/>
            <w:noProof/>
          </w:rPr>
          <w:t>2.3.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24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48510E57" w14:textId="08CCA78E" w:rsidR="00BA6BB8" w:rsidRDefault="00D049E2">
      <w:pPr>
        <w:pStyle w:val="TOC3"/>
        <w:rPr>
          <w:rFonts w:asciiTheme="minorHAnsi" w:eastAsiaTheme="minorEastAsia" w:hAnsiTheme="minorHAnsi" w:cstheme="minorBidi"/>
          <w:noProof/>
          <w:szCs w:val="22"/>
          <w:lang w:val="en-GB" w:eastAsia="en-GB"/>
        </w:rPr>
      </w:pPr>
      <w:hyperlink w:anchor="_Toc109762925" w:history="1">
        <w:r w:rsidR="00BA6BB8" w:rsidRPr="003471E2">
          <w:rPr>
            <w:rStyle w:val="Hyperlink"/>
            <w:noProof/>
          </w:rPr>
          <w:t>2.3.2</w:t>
        </w:r>
        <w:r w:rsidR="00BA6BB8">
          <w:rPr>
            <w:rFonts w:asciiTheme="minorHAnsi" w:eastAsiaTheme="minorEastAsia" w:hAnsiTheme="minorHAnsi" w:cstheme="minorBidi"/>
            <w:noProof/>
            <w:szCs w:val="22"/>
            <w:lang w:val="en-GB" w:eastAsia="en-GB"/>
          </w:rPr>
          <w:tab/>
        </w:r>
        <w:r w:rsidR="00BA6BB8" w:rsidRPr="003471E2">
          <w:rPr>
            <w:rStyle w:val="Hyperlink"/>
            <w:noProof/>
          </w:rPr>
          <w:t>Classroom facial expressions and it’s connected emotion</w:t>
        </w:r>
        <w:r w:rsidR="00BA6BB8">
          <w:rPr>
            <w:noProof/>
            <w:webHidden/>
          </w:rPr>
          <w:tab/>
        </w:r>
        <w:r w:rsidR="00BA6BB8">
          <w:rPr>
            <w:noProof/>
            <w:webHidden/>
          </w:rPr>
          <w:fldChar w:fldCharType="begin"/>
        </w:r>
        <w:r w:rsidR="00BA6BB8">
          <w:rPr>
            <w:noProof/>
            <w:webHidden/>
          </w:rPr>
          <w:instrText xml:space="preserve"> PAGEREF _Toc109762925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689FF0D3" w14:textId="4B5D202A" w:rsidR="00BA6BB8" w:rsidRDefault="00D049E2">
      <w:pPr>
        <w:pStyle w:val="TOC3"/>
        <w:rPr>
          <w:rFonts w:asciiTheme="minorHAnsi" w:eastAsiaTheme="minorEastAsia" w:hAnsiTheme="minorHAnsi" w:cstheme="minorBidi"/>
          <w:noProof/>
          <w:szCs w:val="22"/>
          <w:lang w:val="en-GB" w:eastAsia="en-GB"/>
        </w:rPr>
      </w:pPr>
      <w:hyperlink w:anchor="_Toc109762926" w:history="1">
        <w:r w:rsidR="00BA6BB8" w:rsidRPr="003471E2">
          <w:rPr>
            <w:rStyle w:val="Hyperlink"/>
            <w:noProof/>
          </w:rPr>
          <w:t>2.3.3</w:t>
        </w:r>
        <w:r w:rsidR="00BA6BB8">
          <w:rPr>
            <w:rFonts w:asciiTheme="minorHAnsi" w:eastAsiaTheme="minorEastAsia" w:hAnsiTheme="minorHAnsi" w:cstheme="minorBidi"/>
            <w:noProof/>
            <w:szCs w:val="22"/>
            <w:lang w:val="en-GB" w:eastAsia="en-GB"/>
          </w:rPr>
          <w:tab/>
        </w:r>
        <w:r w:rsidR="00BA6BB8" w:rsidRPr="003471E2">
          <w:rPr>
            <w:rStyle w:val="Hyperlink"/>
            <w:noProof/>
          </w:rPr>
          <w:t>Importance of these expressions</w:t>
        </w:r>
        <w:r w:rsidR="00BA6BB8">
          <w:rPr>
            <w:noProof/>
            <w:webHidden/>
          </w:rPr>
          <w:tab/>
        </w:r>
        <w:r w:rsidR="00BA6BB8">
          <w:rPr>
            <w:noProof/>
            <w:webHidden/>
          </w:rPr>
          <w:fldChar w:fldCharType="begin"/>
        </w:r>
        <w:r w:rsidR="00BA6BB8">
          <w:rPr>
            <w:noProof/>
            <w:webHidden/>
          </w:rPr>
          <w:instrText xml:space="preserve"> PAGEREF _Toc109762926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5AE6CAF5" w14:textId="710BC960" w:rsidR="00BA6BB8" w:rsidRDefault="00D049E2">
      <w:pPr>
        <w:pStyle w:val="TOC3"/>
        <w:rPr>
          <w:rFonts w:asciiTheme="minorHAnsi" w:eastAsiaTheme="minorEastAsia" w:hAnsiTheme="minorHAnsi" w:cstheme="minorBidi"/>
          <w:noProof/>
          <w:szCs w:val="22"/>
          <w:lang w:val="en-GB" w:eastAsia="en-GB"/>
        </w:rPr>
      </w:pPr>
      <w:hyperlink w:anchor="_Toc109762927" w:history="1">
        <w:r w:rsidR="00BA6BB8" w:rsidRPr="003471E2">
          <w:rPr>
            <w:rStyle w:val="Hyperlink"/>
            <w:noProof/>
          </w:rPr>
          <w:t>2.3.4</w:t>
        </w:r>
        <w:r w:rsidR="00BA6BB8">
          <w:rPr>
            <w:rFonts w:asciiTheme="minorHAnsi" w:eastAsiaTheme="minorEastAsia" w:hAnsiTheme="minorHAnsi" w:cstheme="minorBidi"/>
            <w:noProof/>
            <w:szCs w:val="22"/>
            <w:lang w:val="en-GB" w:eastAsia="en-GB"/>
          </w:rPr>
          <w:tab/>
        </w:r>
        <w:r w:rsidR="00BA6BB8" w:rsidRPr="003471E2">
          <w:rPr>
            <w:rStyle w:val="Hyperlink"/>
            <w:noProof/>
          </w:rPr>
          <w:t>Technologies and algorithms for recognizing facial expressions</w:t>
        </w:r>
        <w:r w:rsidR="00BA6BB8">
          <w:rPr>
            <w:noProof/>
            <w:webHidden/>
          </w:rPr>
          <w:tab/>
        </w:r>
        <w:r w:rsidR="00BA6BB8">
          <w:rPr>
            <w:noProof/>
            <w:webHidden/>
          </w:rPr>
          <w:fldChar w:fldCharType="begin"/>
        </w:r>
        <w:r w:rsidR="00BA6BB8">
          <w:rPr>
            <w:noProof/>
            <w:webHidden/>
          </w:rPr>
          <w:instrText xml:space="preserve"> PAGEREF _Toc109762927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6304FFF4" w14:textId="29756C53" w:rsidR="00BA6BB8" w:rsidRDefault="00D049E2">
      <w:pPr>
        <w:pStyle w:val="TOC3"/>
        <w:rPr>
          <w:rFonts w:asciiTheme="minorHAnsi" w:eastAsiaTheme="minorEastAsia" w:hAnsiTheme="minorHAnsi" w:cstheme="minorBidi"/>
          <w:noProof/>
          <w:szCs w:val="22"/>
          <w:lang w:val="en-GB" w:eastAsia="en-GB"/>
        </w:rPr>
      </w:pPr>
      <w:hyperlink w:anchor="_Toc109762928" w:history="1">
        <w:r w:rsidR="00BA6BB8" w:rsidRPr="003471E2">
          <w:rPr>
            <w:rStyle w:val="Hyperlink"/>
            <w:noProof/>
          </w:rPr>
          <w:t>2.3.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8 \h </w:instrText>
        </w:r>
        <w:r w:rsidR="00BA6BB8">
          <w:rPr>
            <w:noProof/>
            <w:webHidden/>
          </w:rPr>
        </w:r>
        <w:r w:rsidR="00BA6BB8">
          <w:rPr>
            <w:noProof/>
            <w:webHidden/>
          </w:rPr>
          <w:fldChar w:fldCharType="separate"/>
        </w:r>
        <w:r w:rsidR="00BA6BB8">
          <w:rPr>
            <w:noProof/>
            <w:webHidden/>
          </w:rPr>
          <w:t>29</w:t>
        </w:r>
        <w:r w:rsidR="00BA6BB8">
          <w:rPr>
            <w:noProof/>
            <w:webHidden/>
          </w:rPr>
          <w:fldChar w:fldCharType="end"/>
        </w:r>
      </w:hyperlink>
    </w:p>
    <w:p w14:paraId="51DC2382" w14:textId="1A287220" w:rsidR="00BA6BB8" w:rsidRDefault="00D049E2">
      <w:pPr>
        <w:pStyle w:val="TOC2"/>
        <w:rPr>
          <w:rFonts w:asciiTheme="minorHAnsi" w:eastAsiaTheme="minorEastAsia" w:hAnsiTheme="minorHAnsi" w:cstheme="minorBidi"/>
          <w:b w:val="0"/>
          <w:noProof/>
          <w:szCs w:val="22"/>
          <w:lang w:val="en-GB" w:eastAsia="en-GB"/>
        </w:rPr>
      </w:pPr>
      <w:hyperlink w:anchor="_Toc109762929" w:history="1">
        <w:r w:rsidR="00BA6BB8" w:rsidRPr="003471E2">
          <w:rPr>
            <w:rStyle w:val="Hyperlink"/>
            <w:noProof/>
          </w:rPr>
          <w:t>2.4</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detection and recognition</w:t>
        </w:r>
        <w:r w:rsidR="00BA6BB8">
          <w:rPr>
            <w:noProof/>
            <w:webHidden/>
          </w:rPr>
          <w:tab/>
        </w:r>
        <w:r w:rsidR="00BA6BB8">
          <w:rPr>
            <w:noProof/>
            <w:webHidden/>
          </w:rPr>
          <w:fldChar w:fldCharType="begin"/>
        </w:r>
        <w:r w:rsidR="00BA6BB8">
          <w:rPr>
            <w:noProof/>
            <w:webHidden/>
          </w:rPr>
          <w:instrText xml:space="preserve"> PAGEREF _Toc109762929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54B1356" w14:textId="6787EEA2" w:rsidR="00BA6BB8" w:rsidRDefault="00D049E2">
      <w:pPr>
        <w:pStyle w:val="TOC3"/>
        <w:rPr>
          <w:rFonts w:asciiTheme="minorHAnsi" w:eastAsiaTheme="minorEastAsia" w:hAnsiTheme="minorHAnsi" w:cstheme="minorBidi"/>
          <w:noProof/>
          <w:szCs w:val="22"/>
          <w:lang w:val="en-GB" w:eastAsia="en-GB"/>
        </w:rPr>
      </w:pPr>
      <w:hyperlink w:anchor="_Toc109762930" w:history="1">
        <w:r w:rsidR="00BA6BB8" w:rsidRPr="003471E2">
          <w:rPr>
            <w:rStyle w:val="Hyperlink"/>
            <w:noProof/>
          </w:rPr>
          <w:t>2.4.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0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2C318D4E" w14:textId="453F7484" w:rsidR="00BA6BB8" w:rsidRDefault="00D049E2">
      <w:pPr>
        <w:pStyle w:val="TOC3"/>
        <w:rPr>
          <w:rFonts w:asciiTheme="minorHAnsi" w:eastAsiaTheme="minorEastAsia" w:hAnsiTheme="minorHAnsi" w:cstheme="minorBidi"/>
          <w:noProof/>
          <w:szCs w:val="22"/>
          <w:lang w:val="en-GB" w:eastAsia="en-GB"/>
        </w:rPr>
      </w:pPr>
      <w:hyperlink w:anchor="_Toc109762931" w:history="1">
        <w:r w:rsidR="00BA6BB8" w:rsidRPr="003471E2">
          <w:rPr>
            <w:rStyle w:val="Hyperlink"/>
            <w:noProof/>
          </w:rPr>
          <w:t>2.4.2</w:t>
        </w:r>
        <w:r w:rsidR="00BA6BB8">
          <w:rPr>
            <w:rFonts w:asciiTheme="minorHAnsi" w:eastAsiaTheme="minorEastAsia" w:hAnsiTheme="minorHAnsi" w:cstheme="minorBidi"/>
            <w:noProof/>
            <w:szCs w:val="22"/>
            <w:lang w:val="en-GB" w:eastAsia="en-GB"/>
          </w:rPr>
          <w:tab/>
        </w:r>
        <w:r w:rsidR="00BA6BB8" w:rsidRPr="003471E2">
          <w:rPr>
            <w:rStyle w:val="Hyperlink"/>
            <w:noProof/>
          </w:rPr>
          <w:t>How facial detection work</w:t>
        </w:r>
        <w:r w:rsidR="00BA6BB8">
          <w:rPr>
            <w:noProof/>
            <w:webHidden/>
          </w:rPr>
          <w:tab/>
        </w:r>
        <w:r w:rsidR="00BA6BB8">
          <w:rPr>
            <w:noProof/>
            <w:webHidden/>
          </w:rPr>
          <w:fldChar w:fldCharType="begin"/>
        </w:r>
        <w:r w:rsidR="00BA6BB8">
          <w:rPr>
            <w:noProof/>
            <w:webHidden/>
          </w:rPr>
          <w:instrText xml:space="preserve"> PAGEREF _Toc109762931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406B29F" w14:textId="68A6613F" w:rsidR="00BA6BB8" w:rsidRDefault="00D049E2">
      <w:pPr>
        <w:pStyle w:val="TOC3"/>
        <w:rPr>
          <w:rFonts w:asciiTheme="minorHAnsi" w:eastAsiaTheme="minorEastAsia" w:hAnsiTheme="minorHAnsi" w:cstheme="minorBidi"/>
          <w:noProof/>
          <w:szCs w:val="22"/>
          <w:lang w:val="en-GB" w:eastAsia="en-GB"/>
        </w:rPr>
      </w:pPr>
      <w:hyperlink w:anchor="_Toc109762932" w:history="1">
        <w:r w:rsidR="00BA6BB8" w:rsidRPr="003471E2">
          <w:rPr>
            <w:rStyle w:val="Hyperlink"/>
            <w:noProof/>
          </w:rPr>
          <w:t>2.4.3</w:t>
        </w:r>
        <w:r w:rsidR="00BA6BB8">
          <w:rPr>
            <w:rFonts w:asciiTheme="minorHAnsi" w:eastAsiaTheme="minorEastAsia" w:hAnsiTheme="minorHAnsi" w:cstheme="minorBidi"/>
            <w:noProof/>
            <w:szCs w:val="22"/>
            <w:lang w:val="en-GB" w:eastAsia="en-GB"/>
          </w:rPr>
          <w:tab/>
        </w:r>
        <w:r w:rsidR="00BA6BB8" w:rsidRPr="003471E2">
          <w:rPr>
            <w:rStyle w:val="Hyperlink"/>
            <w:noProof/>
          </w:rPr>
          <w:t>Applications of facial detection and recognition</w:t>
        </w:r>
        <w:r w:rsidR="00BA6BB8">
          <w:rPr>
            <w:noProof/>
            <w:webHidden/>
          </w:rPr>
          <w:tab/>
        </w:r>
        <w:r w:rsidR="00BA6BB8">
          <w:rPr>
            <w:noProof/>
            <w:webHidden/>
          </w:rPr>
          <w:fldChar w:fldCharType="begin"/>
        </w:r>
        <w:r w:rsidR="00BA6BB8">
          <w:rPr>
            <w:noProof/>
            <w:webHidden/>
          </w:rPr>
          <w:instrText xml:space="preserve"> PAGEREF _Toc109762932 \h </w:instrText>
        </w:r>
        <w:r w:rsidR="00BA6BB8">
          <w:rPr>
            <w:noProof/>
            <w:webHidden/>
          </w:rPr>
        </w:r>
        <w:r w:rsidR="00BA6BB8">
          <w:rPr>
            <w:noProof/>
            <w:webHidden/>
          </w:rPr>
          <w:fldChar w:fldCharType="separate"/>
        </w:r>
        <w:r w:rsidR="00BA6BB8">
          <w:rPr>
            <w:noProof/>
            <w:webHidden/>
          </w:rPr>
          <w:t>31</w:t>
        </w:r>
        <w:r w:rsidR="00BA6BB8">
          <w:rPr>
            <w:noProof/>
            <w:webHidden/>
          </w:rPr>
          <w:fldChar w:fldCharType="end"/>
        </w:r>
      </w:hyperlink>
    </w:p>
    <w:p w14:paraId="0FFF239B" w14:textId="03F68F94" w:rsidR="00BA6BB8" w:rsidRDefault="00D049E2">
      <w:pPr>
        <w:pStyle w:val="TOC3"/>
        <w:rPr>
          <w:rFonts w:asciiTheme="minorHAnsi" w:eastAsiaTheme="minorEastAsia" w:hAnsiTheme="minorHAnsi" w:cstheme="minorBidi"/>
          <w:noProof/>
          <w:szCs w:val="22"/>
          <w:lang w:val="en-GB" w:eastAsia="en-GB"/>
        </w:rPr>
      </w:pPr>
      <w:hyperlink w:anchor="_Toc109762933" w:history="1">
        <w:r w:rsidR="00BA6BB8" w:rsidRPr="003471E2">
          <w:rPr>
            <w:rStyle w:val="Hyperlink"/>
            <w:noProof/>
          </w:rPr>
          <w:t>2.4.4</w:t>
        </w:r>
        <w:r w:rsidR="00BA6BB8">
          <w:rPr>
            <w:rFonts w:asciiTheme="minorHAnsi" w:eastAsiaTheme="minorEastAsia" w:hAnsiTheme="minorHAnsi" w:cstheme="minorBidi"/>
            <w:noProof/>
            <w:szCs w:val="22"/>
            <w:lang w:val="en-GB" w:eastAsia="en-GB"/>
          </w:rPr>
          <w:tab/>
        </w:r>
        <w:r w:rsidR="00BA6BB8" w:rsidRPr="003471E2">
          <w:rPr>
            <w:rStyle w:val="Hyperlink"/>
            <w:noProof/>
          </w:rPr>
          <w:t>Advantages and Disadvantages of facial detection and recognition</w:t>
        </w:r>
        <w:r w:rsidR="00BA6BB8">
          <w:rPr>
            <w:noProof/>
            <w:webHidden/>
          </w:rPr>
          <w:tab/>
        </w:r>
        <w:r w:rsidR="00BA6BB8">
          <w:rPr>
            <w:noProof/>
            <w:webHidden/>
          </w:rPr>
          <w:fldChar w:fldCharType="begin"/>
        </w:r>
        <w:r w:rsidR="00BA6BB8">
          <w:rPr>
            <w:noProof/>
            <w:webHidden/>
          </w:rPr>
          <w:instrText xml:space="preserve"> PAGEREF _Toc109762933 \h </w:instrText>
        </w:r>
        <w:r w:rsidR="00BA6BB8">
          <w:rPr>
            <w:noProof/>
            <w:webHidden/>
          </w:rPr>
        </w:r>
        <w:r w:rsidR="00BA6BB8">
          <w:rPr>
            <w:noProof/>
            <w:webHidden/>
          </w:rPr>
          <w:fldChar w:fldCharType="separate"/>
        </w:r>
        <w:r w:rsidR="00BA6BB8">
          <w:rPr>
            <w:noProof/>
            <w:webHidden/>
          </w:rPr>
          <w:t>32</w:t>
        </w:r>
        <w:r w:rsidR="00BA6BB8">
          <w:rPr>
            <w:noProof/>
            <w:webHidden/>
          </w:rPr>
          <w:fldChar w:fldCharType="end"/>
        </w:r>
      </w:hyperlink>
    </w:p>
    <w:p w14:paraId="4A059A5E" w14:textId="77EB1E5D" w:rsidR="00BA6BB8" w:rsidRDefault="00D049E2">
      <w:pPr>
        <w:pStyle w:val="TOC3"/>
        <w:rPr>
          <w:rFonts w:asciiTheme="minorHAnsi" w:eastAsiaTheme="minorEastAsia" w:hAnsiTheme="minorHAnsi" w:cstheme="minorBidi"/>
          <w:noProof/>
          <w:szCs w:val="22"/>
          <w:lang w:val="en-GB" w:eastAsia="en-GB"/>
        </w:rPr>
      </w:pPr>
      <w:hyperlink w:anchor="_Toc109762934" w:history="1">
        <w:r w:rsidR="00BA6BB8" w:rsidRPr="003471E2">
          <w:rPr>
            <w:rStyle w:val="Hyperlink"/>
            <w:noProof/>
          </w:rPr>
          <w:t>2.4.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34 \h </w:instrText>
        </w:r>
        <w:r w:rsidR="00BA6BB8">
          <w:rPr>
            <w:noProof/>
            <w:webHidden/>
          </w:rPr>
        </w:r>
        <w:r w:rsidR="00BA6BB8">
          <w:rPr>
            <w:noProof/>
            <w:webHidden/>
          </w:rPr>
          <w:fldChar w:fldCharType="separate"/>
        </w:r>
        <w:r w:rsidR="00BA6BB8">
          <w:rPr>
            <w:noProof/>
            <w:webHidden/>
          </w:rPr>
          <w:t>34</w:t>
        </w:r>
        <w:r w:rsidR="00BA6BB8">
          <w:rPr>
            <w:noProof/>
            <w:webHidden/>
          </w:rPr>
          <w:fldChar w:fldCharType="end"/>
        </w:r>
      </w:hyperlink>
    </w:p>
    <w:p w14:paraId="53FFF6AB" w14:textId="35E71040" w:rsidR="00BA6BB8" w:rsidRDefault="00D049E2">
      <w:pPr>
        <w:pStyle w:val="TOC9"/>
        <w:rPr>
          <w:rFonts w:asciiTheme="minorHAnsi" w:eastAsiaTheme="minorEastAsia" w:hAnsiTheme="minorHAnsi" w:cstheme="minorBidi"/>
          <w:b w:val="0"/>
          <w:caps w:val="0"/>
          <w:noProof/>
          <w:szCs w:val="22"/>
          <w:lang w:val="en-GB" w:eastAsia="en-GB"/>
        </w:rPr>
      </w:pPr>
      <w:hyperlink w:anchor="_Toc109762935" w:history="1">
        <w:r w:rsidR="00BA6BB8" w:rsidRPr="003471E2">
          <w:rPr>
            <w:rStyle w:val="Hyperlink"/>
            <w:noProof/>
          </w:rPr>
          <w:t>cHAPTER 3 – aRTIFACT plANNING AND DEVELOPMENT</w:t>
        </w:r>
        <w:r w:rsidR="00BA6BB8">
          <w:rPr>
            <w:noProof/>
            <w:webHidden/>
          </w:rPr>
          <w:tab/>
        </w:r>
        <w:r w:rsidR="00BA6BB8">
          <w:rPr>
            <w:noProof/>
            <w:webHidden/>
          </w:rPr>
          <w:fldChar w:fldCharType="begin"/>
        </w:r>
        <w:r w:rsidR="00BA6BB8">
          <w:rPr>
            <w:noProof/>
            <w:webHidden/>
          </w:rPr>
          <w:instrText xml:space="preserve"> PAGEREF _Toc109762935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1DA6D4E4" w14:textId="16F35EE0" w:rsidR="00BA6BB8" w:rsidRDefault="00D049E2">
      <w:pPr>
        <w:pStyle w:val="TOC2"/>
        <w:rPr>
          <w:rFonts w:asciiTheme="minorHAnsi" w:eastAsiaTheme="minorEastAsia" w:hAnsiTheme="minorHAnsi" w:cstheme="minorBidi"/>
          <w:b w:val="0"/>
          <w:noProof/>
          <w:szCs w:val="22"/>
          <w:lang w:val="en-GB" w:eastAsia="en-GB"/>
        </w:rPr>
      </w:pPr>
      <w:hyperlink w:anchor="_Toc109762937" w:history="1">
        <w:r w:rsidR="00BA6BB8" w:rsidRPr="003471E2">
          <w:rPr>
            <w:rStyle w:val="Hyperlink"/>
            <w:noProof/>
          </w:rPr>
          <w:t>3.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7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2441EF58" w14:textId="0B1F148D" w:rsidR="00BA6BB8" w:rsidRDefault="00D049E2">
      <w:pPr>
        <w:pStyle w:val="TOC8"/>
        <w:rPr>
          <w:rFonts w:asciiTheme="minorHAnsi" w:eastAsiaTheme="minorEastAsia" w:hAnsiTheme="minorHAnsi" w:cstheme="minorBidi"/>
          <w:b w:val="0"/>
          <w:caps w:val="0"/>
          <w:noProof/>
          <w:szCs w:val="22"/>
          <w:lang w:val="en-GB" w:eastAsia="en-GB"/>
        </w:rPr>
      </w:pPr>
      <w:hyperlink w:anchor="_Toc109762938" w:history="1">
        <w:r w:rsidR="00BA6BB8" w:rsidRPr="003471E2">
          <w:rPr>
            <w:rStyle w:val="Hyperlink"/>
            <w:noProof/>
          </w:rPr>
          <w:t>Bibliography</w:t>
        </w:r>
        <w:r w:rsidR="00BA6BB8">
          <w:rPr>
            <w:noProof/>
            <w:webHidden/>
          </w:rPr>
          <w:tab/>
        </w:r>
        <w:r w:rsidR="00BA6BB8">
          <w:rPr>
            <w:noProof/>
            <w:webHidden/>
          </w:rPr>
          <w:fldChar w:fldCharType="begin"/>
        </w:r>
        <w:r w:rsidR="00BA6BB8">
          <w:rPr>
            <w:noProof/>
            <w:webHidden/>
          </w:rPr>
          <w:instrText xml:space="preserve"> PAGEREF _Toc109762938 \h </w:instrText>
        </w:r>
        <w:r w:rsidR="00BA6BB8">
          <w:rPr>
            <w:noProof/>
            <w:webHidden/>
          </w:rPr>
        </w:r>
        <w:r w:rsidR="00BA6BB8">
          <w:rPr>
            <w:noProof/>
            <w:webHidden/>
          </w:rPr>
          <w:fldChar w:fldCharType="separate"/>
        </w:r>
        <w:r w:rsidR="00BA6BB8">
          <w:rPr>
            <w:noProof/>
            <w:webHidden/>
          </w:rPr>
          <w:t>37</w:t>
        </w:r>
        <w:r w:rsidR="00BA6BB8">
          <w:rPr>
            <w:noProof/>
            <w:webHidden/>
          </w:rPr>
          <w:fldChar w:fldCharType="end"/>
        </w:r>
      </w:hyperlink>
    </w:p>
    <w:p w14:paraId="42A884CA" w14:textId="1087C582"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5D867D8D" w14:textId="56E857FA" w:rsidR="00F65350"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Table" </w:instrText>
      </w:r>
      <w:r>
        <w:rPr>
          <w:sz w:val="24"/>
        </w:rPr>
        <w:fldChar w:fldCharType="separate"/>
      </w:r>
      <w:hyperlink w:anchor="_Toc109763308" w:history="1">
        <w:r w:rsidR="00F65350" w:rsidRPr="009139D7">
          <w:rPr>
            <w:rStyle w:val="Hyperlink"/>
          </w:rPr>
          <w:t>Table 1 - Definitions</w:t>
        </w:r>
        <w:r w:rsidR="00F65350">
          <w:rPr>
            <w:webHidden/>
          </w:rPr>
          <w:tab/>
        </w:r>
        <w:r w:rsidR="00F65350">
          <w:rPr>
            <w:webHidden/>
          </w:rPr>
          <w:fldChar w:fldCharType="begin"/>
        </w:r>
        <w:r w:rsidR="00F65350">
          <w:rPr>
            <w:webHidden/>
          </w:rPr>
          <w:instrText xml:space="preserve"> PAGEREF _Toc109763308 \h </w:instrText>
        </w:r>
        <w:r w:rsidR="00F65350">
          <w:rPr>
            <w:webHidden/>
          </w:rPr>
        </w:r>
        <w:r w:rsidR="00F65350">
          <w:rPr>
            <w:webHidden/>
          </w:rPr>
          <w:fldChar w:fldCharType="separate"/>
        </w:r>
        <w:r w:rsidR="00F65350">
          <w:rPr>
            <w:webHidden/>
          </w:rPr>
          <w:t>7</w:t>
        </w:r>
        <w:r w:rsidR="00F65350">
          <w:rPr>
            <w:webHidden/>
          </w:rPr>
          <w:fldChar w:fldCharType="end"/>
        </w:r>
      </w:hyperlink>
    </w:p>
    <w:p w14:paraId="0B8B84BC" w14:textId="45F1D7CE" w:rsidR="00F65350" w:rsidRDefault="00D049E2">
      <w:pPr>
        <w:pStyle w:val="TableofFigures"/>
        <w:rPr>
          <w:rFonts w:asciiTheme="minorHAnsi" w:eastAsiaTheme="minorEastAsia" w:hAnsiTheme="minorHAnsi" w:cstheme="minorBidi"/>
          <w:szCs w:val="22"/>
          <w:lang w:val="en-GB" w:eastAsia="en-GB"/>
        </w:rPr>
      </w:pPr>
      <w:hyperlink w:anchor="_Toc109763309" w:history="1">
        <w:r w:rsidR="00F65350" w:rsidRPr="009139D7">
          <w:rPr>
            <w:rStyle w:val="Hyperlink"/>
          </w:rPr>
          <w:t>Table 2 - Abbreviations</w:t>
        </w:r>
        <w:r w:rsidR="00F65350">
          <w:rPr>
            <w:webHidden/>
          </w:rPr>
          <w:tab/>
        </w:r>
        <w:r w:rsidR="00F65350">
          <w:rPr>
            <w:webHidden/>
          </w:rPr>
          <w:fldChar w:fldCharType="begin"/>
        </w:r>
        <w:r w:rsidR="00F65350">
          <w:rPr>
            <w:webHidden/>
          </w:rPr>
          <w:instrText xml:space="preserve"> PAGEREF _Toc109763309 \h </w:instrText>
        </w:r>
        <w:r w:rsidR="00F65350">
          <w:rPr>
            <w:webHidden/>
          </w:rPr>
        </w:r>
        <w:r w:rsidR="00F65350">
          <w:rPr>
            <w:webHidden/>
          </w:rPr>
          <w:fldChar w:fldCharType="separate"/>
        </w:r>
        <w:r w:rsidR="00F65350">
          <w:rPr>
            <w:webHidden/>
          </w:rPr>
          <w:t>7</w:t>
        </w:r>
        <w:r w:rsidR="00F65350">
          <w:rPr>
            <w:webHidden/>
          </w:rPr>
          <w:fldChar w:fldCharType="end"/>
        </w:r>
      </w:hyperlink>
    </w:p>
    <w:p w14:paraId="026FD31A" w14:textId="701AC2A7" w:rsidR="00F65350" w:rsidRDefault="00D049E2">
      <w:pPr>
        <w:pStyle w:val="TableofFigures"/>
        <w:rPr>
          <w:rFonts w:asciiTheme="minorHAnsi" w:eastAsiaTheme="minorEastAsia" w:hAnsiTheme="minorHAnsi" w:cstheme="minorBidi"/>
          <w:szCs w:val="22"/>
          <w:lang w:val="en-GB" w:eastAsia="en-GB"/>
        </w:rPr>
      </w:pPr>
      <w:hyperlink w:anchor="_Toc109763310" w:history="1">
        <w:r w:rsidR="00F65350" w:rsidRPr="009139D7">
          <w:rPr>
            <w:rStyle w:val="Hyperlink"/>
          </w:rPr>
          <w:t>Table 3 - Due Dates</w:t>
        </w:r>
        <w:r w:rsidR="00F65350">
          <w:rPr>
            <w:webHidden/>
          </w:rPr>
          <w:tab/>
        </w:r>
        <w:r w:rsidR="00F65350">
          <w:rPr>
            <w:webHidden/>
          </w:rPr>
          <w:fldChar w:fldCharType="begin"/>
        </w:r>
        <w:r w:rsidR="00F65350">
          <w:rPr>
            <w:webHidden/>
          </w:rPr>
          <w:instrText xml:space="preserve"> PAGEREF _Toc109763310 \h </w:instrText>
        </w:r>
        <w:r w:rsidR="00F65350">
          <w:rPr>
            <w:webHidden/>
          </w:rPr>
        </w:r>
        <w:r w:rsidR="00F65350">
          <w:rPr>
            <w:webHidden/>
          </w:rPr>
          <w:fldChar w:fldCharType="separate"/>
        </w:r>
        <w:r w:rsidR="00F65350">
          <w:rPr>
            <w:webHidden/>
          </w:rPr>
          <w:t>15</w:t>
        </w:r>
        <w:r w:rsidR="00F65350">
          <w:rPr>
            <w:webHidden/>
          </w:rPr>
          <w:fldChar w:fldCharType="end"/>
        </w:r>
      </w:hyperlink>
    </w:p>
    <w:p w14:paraId="170245C5" w14:textId="6F855423" w:rsidR="00F65350" w:rsidRDefault="00D049E2">
      <w:pPr>
        <w:pStyle w:val="TableofFigures"/>
        <w:rPr>
          <w:rFonts w:asciiTheme="minorHAnsi" w:eastAsiaTheme="minorEastAsia" w:hAnsiTheme="minorHAnsi" w:cstheme="minorBidi"/>
          <w:szCs w:val="22"/>
          <w:lang w:val="en-GB" w:eastAsia="en-GB"/>
        </w:rPr>
      </w:pPr>
      <w:hyperlink w:anchor="_Toc109763311" w:history="1">
        <w:r w:rsidR="00F65350" w:rsidRPr="009139D7">
          <w:rPr>
            <w:rStyle w:val="Hyperlink"/>
          </w:rPr>
          <w:t>Table 4 - Gantt chart tasks</w:t>
        </w:r>
        <w:r w:rsidR="00F65350">
          <w:rPr>
            <w:webHidden/>
          </w:rPr>
          <w:tab/>
        </w:r>
        <w:r w:rsidR="00F65350">
          <w:rPr>
            <w:webHidden/>
          </w:rPr>
          <w:fldChar w:fldCharType="begin"/>
        </w:r>
        <w:r w:rsidR="00F65350">
          <w:rPr>
            <w:webHidden/>
          </w:rPr>
          <w:instrText xml:space="preserve"> PAGEREF _Toc109763311 \h </w:instrText>
        </w:r>
        <w:r w:rsidR="00F65350">
          <w:rPr>
            <w:webHidden/>
          </w:rPr>
        </w:r>
        <w:r w:rsidR="00F65350">
          <w:rPr>
            <w:webHidden/>
          </w:rPr>
          <w:fldChar w:fldCharType="separate"/>
        </w:r>
        <w:r w:rsidR="00F65350">
          <w:rPr>
            <w:webHidden/>
          </w:rPr>
          <w:t>16</w:t>
        </w:r>
        <w:r w:rsidR="00F65350">
          <w:rPr>
            <w:webHidden/>
          </w:rPr>
          <w:fldChar w:fldCharType="end"/>
        </w:r>
      </w:hyperlink>
    </w:p>
    <w:p w14:paraId="4D3B4852" w14:textId="7409C66A" w:rsidR="00F65350" w:rsidRDefault="00D049E2">
      <w:pPr>
        <w:pStyle w:val="TableofFigures"/>
        <w:rPr>
          <w:rFonts w:asciiTheme="minorHAnsi" w:eastAsiaTheme="minorEastAsia" w:hAnsiTheme="minorHAnsi" w:cstheme="minorBidi"/>
          <w:szCs w:val="22"/>
          <w:lang w:val="en-GB" w:eastAsia="en-GB"/>
        </w:rPr>
      </w:pPr>
      <w:hyperlink w:anchor="_Toc109763312" w:history="1">
        <w:r w:rsidR="00F65350" w:rsidRPr="009139D7">
          <w:rPr>
            <w:rStyle w:val="Hyperlink"/>
          </w:rPr>
          <w:t>Table 5 - CFU Disadvantages</w:t>
        </w:r>
        <w:r w:rsidR="00F65350">
          <w:rPr>
            <w:webHidden/>
          </w:rPr>
          <w:tab/>
        </w:r>
        <w:r w:rsidR="00F65350">
          <w:rPr>
            <w:webHidden/>
          </w:rPr>
          <w:fldChar w:fldCharType="begin"/>
        </w:r>
        <w:r w:rsidR="00F65350">
          <w:rPr>
            <w:webHidden/>
          </w:rPr>
          <w:instrText xml:space="preserve"> PAGEREF _Toc109763312 \h </w:instrText>
        </w:r>
        <w:r w:rsidR="00F65350">
          <w:rPr>
            <w:webHidden/>
          </w:rPr>
        </w:r>
        <w:r w:rsidR="00F65350">
          <w:rPr>
            <w:webHidden/>
          </w:rPr>
          <w:fldChar w:fldCharType="separate"/>
        </w:r>
        <w:r w:rsidR="00F65350">
          <w:rPr>
            <w:webHidden/>
          </w:rPr>
          <w:t>24</w:t>
        </w:r>
        <w:r w:rsidR="00F65350">
          <w:rPr>
            <w:webHidden/>
          </w:rPr>
          <w:fldChar w:fldCharType="end"/>
        </w:r>
      </w:hyperlink>
    </w:p>
    <w:p w14:paraId="765253A4" w14:textId="2FC8403E" w:rsidR="00F65350" w:rsidRDefault="00D049E2">
      <w:pPr>
        <w:pStyle w:val="TableofFigures"/>
        <w:rPr>
          <w:rFonts w:asciiTheme="minorHAnsi" w:eastAsiaTheme="minorEastAsia" w:hAnsiTheme="minorHAnsi" w:cstheme="minorBidi"/>
          <w:szCs w:val="22"/>
          <w:lang w:val="en-GB" w:eastAsia="en-GB"/>
        </w:rPr>
      </w:pPr>
      <w:hyperlink w:anchor="_Toc109763313" w:history="1">
        <w:r w:rsidR="00F65350" w:rsidRPr="009139D7">
          <w:rPr>
            <w:rStyle w:val="Hyperlink"/>
          </w:rPr>
          <w:t>Table 6 - Close-ended Survey Questions</w:t>
        </w:r>
        <w:r w:rsidR="00F65350">
          <w:rPr>
            <w:webHidden/>
          </w:rPr>
          <w:tab/>
        </w:r>
        <w:r w:rsidR="00F65350">
          <w:rPr>
            <w:webHidden/>
          </w:rPr>
          <w:fldChar w:fldCharType="begin"/>
        </w:r>
        <w:r w:rsidR="00F65350">
          <w:rPr>
            <w:webHidden/>
          </w:rPr>
          <w:instrText xml:space="preserve"> PAGEREF _Toc109763313 \h </w:instrText>
        </w:r>
        <w:r w:rsidR="00F65350">
          <w:rPr>
            <w:webHidden/>
          </w:rPr>
        </w:r>
        <w:r w:rsidR="00F65350">
          <w:rPr>
            <w:webHidden/>
          </w:rPr>
          <w:fldChar w:fldCharType="separate"/>
        </w:r>
        <w:r w:rsidR="00F65350">
          <w:rPr>
            <w:webHidden/>
          </w:rPr>
          <w:t>36</w:t>
        </w:r>
        <w:r w:rsidR="00F65350">
          <w:rPr>
            <w:webHidden/>
          </w:rPr>
          <w:fldChar w:fldCharType="end"/>
        </w:r>
      </w:hyperlink>
    </w:p>
    <w:p w14:paraId="4F5FC352" w14:textId="1CB36C8E" w:rsidR="00F65350" w:rsidRDefault="00D049E2">
      <w:pPr>
        <w:pStyle w:val="TableofFigures"/>
        <w:rPr>
          <w:rFonts w:asciiTheme="minorHAnsi" w:eastAsiaTheme="minorEastAsia" w:hAnsiTheme="minorHAnsi" w:cstheme="minorBidi"/>
          <w:szCs w:val="22"/>
          <w:lang w:val="en-GB" w:eastAsia="en-GB"/>
        </w:rPr>
      </w:pPr>
      <w:hyperlink w:anchor="_Toc109763314" w:history="1">
        <w:r w:rsidR="00F65350" w:rsidRPr="009139D7">
          <w:rPr>
            <w:rStyle w:val="Hyperlink"/>
          </w:rPr>
          <w:t>Table 7 - Survey Question</w:t>
        </w:r>
        <w:r w:rsidR="00F65350">
          <w:rPr>
            <w:webHidden/>
          </w:rPr>
          <w:tab/>
        </w:r>
        <w:r w:rsidR="00F65350">
          <w:rPr>
            <w:webHidden/>
          </w:rPr>
          <w:fldChar w:fldCharType="begin"/>
        </w:r>
        <w:r w:rsidR="00F65350">
          <w:rPr>
            <w:webHidden/>
          </w:rPr>
          <w:instrText xml:space="preserve"> PAGEREF _Toc109763314 \h </w:instrText>
        </w:r>
        <w:r w:rsidR="00F65350">
          <w:rPr>
            <w:webHidden/>
          </w:rPr>
        </w:r>
        <w:r w:rsidR="00F65350">
          <w:rPr>
            <w:webHidden/>
          </w:rPr>
          <w:fldChar w:fldCharType="separate"/>
        </w:r>
        <w:r w:rsidR="00F65350">
          <w:rPr>
            <w:webHidden/>
          </w:rPr>
          <w:t>36</w:t>
        </w:r>
        <w:r w:rsidR="00F65350">
          <w:rPr>
            <w:webHidden/>
          </w:rPr>
          <w:fldChar w:fldCharType="end"/>
        </w:r>
      </w:hyperlink>
    </w:p>
    <w:p w14:paraId="7E13DFC9" w14:textId="27D50DA9"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13921E62" w14:textId="4C580F8A" w:rsidR="00F65350"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Figure" </w:instrText>
      </w:r>
      <w:r>
        <w:rPr>
          <w:sz w:val="24"/>
        </w:rPr>
        <w:fldChar w:fldCharType="separate"/>
      </w:r>
      <w:hyperlink w:anchor="_Toc109763315" w:history="1">
        <w:r w:rsidR="00F65350" w:rsidRPr="00922CDF">
          <w:rPr>
            <w:rStyle w:val="Hyperlink"/>
          </w:rPr>
          <w:t>Figure 1 - Gantt Chart</w:t>
        </w:r>
        <w:r w:rsidR="00F65350">
          <w:rPr>
            <w:webHidden/>
          </w:rPr>
          <w:tab/>
        </w:r>
        <w:r w:rsidR="00F65350">
          <w:rPr>
            <w:webHidden/>
          </w:rPr>
          <w:fldChar w:fldCharType="begin"/>
        </w:r>
        <w:r w:rsidR="00F65350">
          <w:rPr>
            <w:webHidden/>
          </w:rPr>
          <w:instrText xml:space="preserve"> PAGEREF _Toc109763315 \h </w:instrText>
        </w:r>
        <w:r w:rsidR="00F65350">
          <w:rPr>
            <w:webHidden/>
          </w:rPr>
        </w:r>
        <w:r w:rsidR="00F65350">
          <w:rPr>
            <w:webHidden/>
          </w:rPr>
          <w:fldChar w:fldCharType="separate"/>
        </w:r>
        <w:r w:rsidR="00F65350">
          <w:rPr>
            <w:webHidden/>
          </w:rPr>
          <w:t>16</w:t>
        </w:r>
        <w:r w:rsidR="00F65350">
          <w:rPr>
            <w:webHidden/>
          </w:rPr>
          <w:fldChar w:fldCharType="end"/>
        </w:r>
      </w:hyperlink>
    </w:p>
    <w:p w14:paraId="67A4469A" w14:textId="0BBF4216" w:rsidR="00F65350" w:rsidRDefault="00D049E2">
      <w:pPr>
        <w:pStyle w:val="TableofFigures"/>
        <w:rPr>
          <w:rFonts w:asciiTheme="minorHAnsi" w:eastAsiaTheme="minorEastAsia" w:hAnsiTheme="minorHAnsi" w:cstheme="minorBidi"/>
          <w:szCs w:val="22"/>
          <w:lang w:val="en-GB" w:eastAsia="en-GB"/>
        </w:rPr>
      </w:pPr>
      <w:hyperlink w:anchor="_Toc109763316" w:history="1">
        <w:r w:rsidR="00F65350" w:rsidRPr="00922CDF">
          <w:rPr>
            <w:rStyle w:val="Hyperlink"/>
          </w:rPr>
          <w:t>Figure 2 - Basic Agent Working (Russel &amp; Norvig, 2021)</w:t>
        </w:r>
        <w:r w:rsidR="00F65350">
          <w:rPr>
            <w:webHidden/>
          </w:rPr>
          <w:tab/>
        </w:r>
        <w:r w:rsidR="00F65350">
          <w:rPr>
            <w:webHidden/>
          </w:rPr>
          <w:fldChar w:fldCharType="begin"/>
        </w:r>
        <w:r w:rsidR="00F65350">
          <w:rPr>
            <w:webHidden/>
          </w:rPr>
          <w:instrText xml:space="preserve"> PAGEREF _Toc109763316 \h </w:instrText>
        </w:r>
        <w:r w:rsidR="00F65350">
          <w:rPr>
            <w:webHidden/>
          </w:rPr>
        </w:r>
        <w:r w:rsidR="00F65350">
          <w:rPr>
            <w:webHidden/>
          </w:rPr>
          <w:fldChar w:fldCharType="separate"/>
        </w:r>
        <w:r w:rsidR="00F65350">
          <w:rPr>
            <w:webHidden/>
          </w:rPr>
          <w:t>28</w:t>
        </w:r>
        <w:r w:rsidR="00F65350">
          <w:rPr>
            <w:webHidden/>
          </w:rPr>
          <w:fldChar w:fldCharType="end"/>
        </w:r>
      </w:hyperlink>
    </w:p>
    <w:p w14:paraId="47C34ECD" w14:textId="24357A35"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9"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20" w:name="_Toc109763308"/>
      <w:r>
        <w:t xml:space="preserve">Table </w:t>
      </w:r>
      <w:fldSimple w:instr=" SEQ Table \* ARABIC ">
        <w:r w:rsidR="00EB0542">
          <w:rPr>
            <w:noProof/>
          </w:rPr>
          <w:t>1</w:t>
        </w:r>
      </w:fldSimple>
      <w:r>
        <w:t xml:space="preserve"> </w:t>
      </w:r>
      <w:bookmarkStart w:id="21" w:name="_Ref107251130"/>
      <w:r>
        <w:t>- Definitions</w:t>
      </w:r>
      <w:bookmarkEnd w:id="20"/>
      <w:bookmarkEnd w:id="21"/>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2" w:name="_Toc109763309"/>
      <w:r>
        <w:t xml:space="preserve">Table </w:t>
      </w:r>
      <w:fldSimple w:instr=" SEQ Table \* ARABIC ">
        <w:r w:rsidR="00EB0542">
          <w:rPr>
            <w:noProof/>
          </w:rPr>
          <w:t>2</w:t>
        </w:r>
      </w:fldSimple>
      <w:r>
        <w:t xml:space="preserve"> - Abbreviations</w:t>
      </w:r>
      <w:bookmarkEnd w:id="22"/>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r>
              <w:t>E.g.</w:t>
            </w:r>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3" w:name="_Toc109762886"/>
      <w:r>
        <w:lastRenderedPageBreak/>
        <w:t xml:space="preserve">Chapter 1 </w:t>
      </w:r>
      <w:r w:rsidR="00243FF7">
        <w:t>–</w:t>
      </w:r>
      <w:r>
        <w:t xml:space="preserve"> </w:t>
      </w:r>
      <w:r w:rsidR="00243FF7">
        <w:t>Introduction</w:t>
      </w:r>
      <w:bookmarkEnd w:id="23"/>
    </w:p>
    <w:p w14:paraId="0DE53047" w14:textId="167CAD65" w:rsidR="004D7AE2" w:rsidRDefault="00B17BC7" w:rsidP="00D91F51">
      <w:pPr>
        <w:pStyle w:val="Heading1"/>
      </w:pPr>
      <w:r>
        <w:t>Heading 1</w:t>
      </w:r>
      <w:bookmarkStart w:id="24" w:name="_Toc349293438"/>
      <w:bookmarkStart w:id="25" w:name="_Toc349293523"/>
      <w:bookmarkStart w:id="26" w:name="_Toc349293622"/>
      <w:bookmarkStart w:id="27" w:name="_Toc349545911"/>
      <w:bookmarkStart w:id="28" w:name="_Toc349547653"/>
      <w:bookmarkStart w:id="29" w:name="_Toc349554562"/>
      <w:bookmarkStart w:id="30" w:name="_Toc349554582"/>
      <w:bookmarkStart w:id="31" w:name="_Toc359331816"/>
      <w:bookmarkStart w:id="32" w:name="_Toc364237860"/>
      <w:bookmarkStart w:id="33" w:name="_Toc369678675"/>
      <w:bookmarkStart w:id="34" w:name="_Toc373499294"/>
      <w:bookmarkStart w:id="35" w:name="_Toc376503766"/>
      <w:bookmarkStart w:id="36" w:name="_Toc376503834"/>
      <w:bookmarkStart w:id="37" w:name="_Toc379463579"/>
      <w:bookmarkStart w:id="38" w:name="_Toc400955770"/>
      <w:bookmarkEnd w:id="1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00FE43B9">
        <w:t xml:space="preserve"> won’t print.  Don’t delete – doing so will lead to incorrect numbering.</w:t>
      </w:r>
      <w:bookmarkStart w:id="39" w:name="_Toc405901936"/>
      <w:bookmarkStart w:id="40" w:name="_Toc405902491"/>
      <w:bookmarkStart w:id="41" w:name="_Toc406075051"/>
      <w:bookmarkStart w:id="42" w:name="_Toc406075242"/>
      <w:bookmarkStart w:id="43" w:name="_Toc406135635"/>
      <w:bookmarkStart w:id="44" w:name="_Toc406135759"/>
      <w:bookmarkStart w:id="45" w:name="_Toc406136598"/>
      <w:bookmarkStart w:id="46" w:name="_Toc406138758"/>
      <w:bookmarkStart w:id="47" w:name="_Toc468714372"/>
      <w:bookmarkStart w:id="48" w:name="_Toc468714862"/>
      <w:bookmarkStart w:id="49" w:name="_Toc468714952"/>
      <w:bookmarkStart w:id="50" w:name="_Toc468715412"/>
      <w:bookmarkStart w:id="51" w:name="_Toc468717240"/>
      <w:bookmarkStart w:id="52" w:name="_Toc468784226"/>
      <w:bookmarkStart w:id="53" w:name="_Toc469228196"/>
      <w:bookmarkStart w:id="54" w:name="_Toc472505701"/>
      <w:bookmarkStart w:id="55" w:name="_Toc473613177"/>
      <w:bookmarkStart w:id="56" w:name="_Toc474826445"/>
      <w:bookmarkStart w:id="57" w:name="_Toc475434540"/>
      <w:bookmarkStart w:id="58" w:name="_Toc491856063"/>
      <w:bookmarkStart w:id="59" w:name="_Toc491856239"/>
      <w:bookmarkStart w:id="60" w:name="_Toc504105529"/>
      <w:bookmarkStart w:id="61" w:name="_Toc504105613"/>
      <w:bookmarkStart w:id="62" w:name="_Toc524286358"/>
      <w:bookmarkStart w:id="63" w:name="_Toc534350887"/>
      <w:bookmarkStart w:id="64" w:name="_Toc534376646"/>
      <w:bookmarkStart w:id="65" w:name="_Toc534624812"/>
      <w:bookmarkStart w:id="66" w:name="_Toc534624915"/>
      <w:bookmarkStart w:id="67" w:name="_Toc534882587"/>
      <w:bookmarkStart w:id="68" w:name="_Toc536471837"/>
      <w:bookmarkStart w:id="69" w:name="_Toc536473794"/>
      <w:bookmarkStart w:id="70" w:name="_Toc536518975"/>
      <w:bookmarkStart w:id="71" w:name="_Toc10545770"/>
      <w:bookmarkStart w:id="72" w:name="_Toc12000009"/>
      <w:bookmarkStart w:id="73" w:name="_Toc15330290"/>
      <w:bookmarkStart w:id="74" w:name="_Toc17378516"/>
      <w:bookmarkStart w:id="75" w:name="_Toc19622480"/>
      <w:bookmarkStart w:id="76" w:name="_Toc19646626"/>
      <w:bookmarkStart w:id="77" w:name="_Toc20308888"/>
      <w:bookmarkStart w:id="78" w:name="_Toc22847883"/>
      <w:bookmarkStart w:id="79" w:name="_Toc22937303"/>
      <w:bookmarkStart w:id="80" w:name="_Toc22937412"/>
      <w:bookmarkStart w:id="81" w:name="_Toc23542661"/>
      <w:bookmarkStart w:id="82" w:name="_Toc23542775"/>
      <w:bookmarkStart w:id="83" w:name="_Toc23690306"/>
      <w:bookmarkStart w:id="84" w:name="_Toc23690412"/>
      <w:bookmarkStart w:id="85" w:name="_Toc23690546"/>
      <w:bookmarkStart w:id="86" w:name="_Toc23795877"/>
      <w:bookmarkStart w:id="87" w:name="_Toc23829275"/>
      <w:bookmarkStart w:id="88" w:name="_Toc23829404"/>
      <w:bookmarkStart w:id="89" w:name="_Toc23858142"/>
      <w:bookmarkStart w:id="90" w:name="_Toc23925329"/>
      <w:bookmarkStart w:id="91" w:name="_Toc24053835"/>
      <w:bookmarkStart w:id="92" w:name="_Toc24102318"/>
      <w:bookmarkStart w:id="93" w:name="_Toc24185021"/>
      <w:bookmarkStart w:id="94" w:name="_Toc24460815"/>
      <w:bookmarkStart w:id="95" w:name="_Toc24638563"/>
      <w:bookmarkStart w:id="96" w:name="_Toc25000098"/>
      <w:bookmarkStart w:id="97" w:name="_Toc25005041"/>
      <w:bookmarkStart w:id="98" w:name="_Toc25005222"/>
      <w:bookmarkStart w:id="99" w:name="_Toc25241477"/>
      <w:bookmarkStart w:id="100" w:name="_Toc25510875"/>
      <w:bookmarkStart w:id="101" w:name="_Toc25511044"/>
      <w:bookmarkStart w:id="102" w:name="_Toc25611823"/>
      <w:bookmarkStart w:id="103" w:name="_Toc25675453"/>
      <w:bookmarkStart w:id="104" w:name="_Toc26204903"/>
      <w:bookmarkStart w:id="105" w:name="_Toc26205072"/>
      <w:bookmarkStart w:id="106" w:name="_Toc26257462"/>
      <w:bookmarkStart w:id="107" w:name="_Toc26257631"/>
      <w:bookmarkStart w:id="108" w:name="_Toc26431324"/>
      <w:bookmarkStart w:id="109" w:name="_Toc26432492"/>
      <w:bookmarkStart w:id="110" w:name="_Toc26432622"/>
      <w:bookmarkStart w:id="111" w:name="_Toc26435917"/>
      <w:bookmarkStart w:id="112" w:name="_Toc26446658"/>
      <w:bookmarkStart w:id="113" w:name="_Toc98322118"/>
      <w:bookmarkStart w:id="114" w:name="_Toc98322156"/>
      <w:bookmarkStart w:id="115" w:name="_Toc99725320"/>
      <w:bookmarkStart w:id="116" w:name="_Toc99887086"/>
      <w:bookmarkStart w:id="117" w:name="_Toc99887372"/>
      <w:bookmarkStart w:id="118" w:name="_Toc99902581"/>
      <w:bookmarkStart w:id="119" w:name="_Toc99902654"/>
      <w:bookmarkStart w:id="120" w:name="_Toc99910985"/>
      <w:bookmarkStart w:id="121" w:name="_Toc100510234"/>
      <w:bookmarkStart w:id="122" w:name="_Toc100510551"/>
      <w:bookmarkStart w:id="123" w:name="_Toc101033164"/>
      <w:bookmarkStart w:id="124" w:name="_Toc101033237"/>
      <w:bookmarkStart w:id="125" w:name="_Toc101723013"/>
      <w:bookmarkStart w:id="126" w:name="_Toc101738364"/>
      <w:bookmarkStart w:id="127" w:name="_Toc103512653"/>
      <w:bookmarkStart w:id="128" w:name="_Toc104290071"/>
      <w:bookmarkStart w:id="129" w:name="_Toc104290147"/>
      <w:bookmarkStart w:id="130" w:name="_Toc107770072"/>
      <w:bookmarkStart w:id="131" w:name="_Toc107770428"/>
      <w:bookmarkStart w:id="132" w:name="_Toc107778780"/>
      <w:bookmarkStart w:id="133" w:name="_Toc108436819"/>
      <w:bookmarkStart w:id="134" w:name="_Toc108439841"/>
      <w:bookmarkStart w:id="135" w:name="_Toc109306956"/>
      <w:bookmarkStart w:id="136" w:name="_Toc109307028"/>
      <w:bookmarkStart w:id="137" w:name="_Toc109321306"/>
      <w:bookmarkStart w:id="138" w:name="_Toc109323711"/>
      <w:bookmarkStart w:id="139" w:name="_Toc109672062"/>
      <w:bookmarkStart w:id="140" w:name="_Toc109672824"/>
      <w:bookmarkStart w:id="141" w:name="_Toc109762887"/>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29100231" w14:textId="689D6141" w:rsidR="00127C57" w:rsidRDefault="0063516C">
      <w:pPr>
        <w:pStyle w:val="Heading2"/>
      </w:pPr>
      <w:bookmarkStart w:id="142" w:name="_Toc109762888"/>
      <w:bookmarkStart w:id="143" w:name="_Ref25169864"/>
      <w:r>
        <w:t>Introduction</w:t>
      </w:r>
      <w:bookmarkEnd w:id="142"/>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4" w:name="_Toc109762889"/>
      <w:r>
        <w:t>Background to study</w:t>
      </w:r>
      <w:bookmarkEnd w:id="144"/>
    </w:p>
    <w:p w14:paraId="5F74F122" w14:textId="7FA79F26" w:rsidR="00A12D6D" w:rsidRDefault="00A12D6D" w:rsidP="00A12D6D">
      <w:bookmarkStart w:id="145" w:name="_Hlk99888179"/>
      <w:r>
        <w:t xml:space="preserve">There are numerous techniques for lecturers and teachers to determine whether students in a classroom comprehend the current topic </w:t>
      </w:r>
      <w:r>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B5609A">
        <w:instrText xml:space="preserve"> ADDIN EN.CITE &lt;EndNote&gt;&lt;Cite&gt;&lt;Author&gt;Quinzio-Zafran&lt;/Author&gt;&lt;Year&gt;2020&lt;/Year&gt;&lt;RecNum&gt;19&lt;/RecNum&gt;&lt;DisplayText&gt;(Quinzio-Zafran &amp;amp; Wilkins, 2020)&lt;/DisplayText&gt;&lt;record&gt;&lt;rec-number&gt;19&lt;/rec-number&gt;&lt;foreign-keys&gt;&lt;key app="EN" db-id="axfrax5fbzf292e2axp5vvrlsvp09w5rxa20" timestamp="1648829456" guid="f0ac1585-89bc-4714-960b-3e8260297b3b"&gt;19&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158A4C25" w:rsidR="00A12D6D" w:rsidRDefault="00A12D6D" w:rsidP="00A12D6D">
      <w:r w:rsidRPr="00D349D4">
        <w:t>For physical classes, one CFU technique is to use oral language</w:t>
      </w:r>
      <w:r>
        <w:t xml:space="preserve"> </w:t>
      </w:r>
      <w:r>
        <w:fldChar w:fldCharType="begin"/>
      </w:r>
      <w:r w:rsidR="00B5609A">
        <w:instrText xml:space="preserve"> ADDIN EN.CITE &lt;EndNote&gt;&lt;Cite&gt;&lt;Author&gt;Quinzio-Zafran&lt;/Author&gt;&lt;Year&gt;2020&lt;/Year&gt;&lt;RecNum&gt;19&lt;/RecNum&gt;&lt;DisplayText&gt;(Quinzio-Zafran &amp;amp; Wilkins, 2020)&lt;/DisplayText&gt;&lt;record&gt;&lt;rec-number&gt;19&lt;/rec-number&gt;&lt;foreign-keys&gt;&lt;key app="EN" db-id="axfrax5fbzf292e2axp5vvrlsvp09w5rxa20" timestamp="1648829456" guid="f0ac1585-89bc-4714-960b-3e8260297b3b"&gt;19&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B5609A">
        <w:instrText xml:space="preserve"> ADDIN EN.CITE &lt;EndNote&gt;&lt;Cite&gt;&lt;Author&gt;Finley&lt;/Author&gt;&lt;Year&gt;2014&lt;/Year&gt;&lt;RecNum&gt;6&lt;/RecNum&gt;&lt;DisplayText&gt;(Finley, 2014)&lt;/DisplayText&gt;&lt;record&gt;&lt;rec-number&gt;6&lt;/rec-number&gt;&lt;foreign-keys&gt;&lt;key app="EN" db-id="axfrax5fbzf292e2axp5vvrlsvp09w5rxa20" timestamp="1648827189" guid="db672417-64bc-4ecb-b248-90d15b241a0c"&gt;6&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B5609A">
        <w:instrText xml:space="preserve"> ADDIN EN.CITE &lt;EndNote&gt;&lt;Cite&gt;&lt;Author&gt;Sathik&lt;/Author&gt;&lt;Year&gt;2013&lt;/Year&gt;&lt;RecNum&gt;8&lt;/RecNum&gt;&lt;DisplayText&gt;(Sathik &amp;amp; Jonathan, 2013)&lt;/DisplayText&gt;&lt;record&gt;&lt;rec-number&gt;8&lt;/rec-number&gt;&lt;foreign-keys&gt;&lt;key app="EN" db-id="axfrax5fbzf292e2axp5vvrlsvp09w5rxa20" timestamp="1648827191" guid="b52a7b34-f91e-44ba-8d41-bfced0c729dd"&gt;8&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489D3B11" w:rsidR="00A12D6D" w:rsidRDefault="00A12D6D" w:rsidP="00A12D6D">
      <w:r>
        <w:t xml:space="preserve">COVID-19 forced education to switch to an online delivery mode, creating new challenges for lecturers and teachers alike </w:t>
      </w:r>
      <w:r>
        <w:fldChar w:fldCharType="begin"/>
      </w:r>
      <w:r w:rsidR="00B5609A">
        <w:instrText xml:space="preserve"> ADDIN EN.CITE &lt;EndNote&gt;&lt;Cite&gt;&lt;Author&gt;Paudel&lt;/Author&gt;&lt;Year&gt;2021&lt;/Year&gt;&lt;RecNum&gt;15&lt;/RecNum&gt;&lt;DisplayText&gt;(Paudel, 2021)&lt;/DisplayText&gt;&lt;record&gt;&lt;rec-number&gt;15&lt;/rec-number&gt;&lt;foreign-keys&gt;&lt;key app="EN" db-id="axfrax5fbzf292e2axp5vvrlsvp09w5rxa20" timestamp="1648827195" guid="a618d092-746d-4c40-bef5-4d454ea783f0"&gt;15&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B5609A">
        <w:instrText xml:space="preserve"> ADDIN EN.CITE &lt;EndNote&gt;&lt;Cite&gt;&lt;Author&gt;Alshamrani&lt;/Author&gt;&lt;Year&gt;2019&lt;/Year&gt;&lt;RecNum&gt;16&lt;/RecNum&gt;&lt;DisplayText&gt;(Alshamrani, 2019)&lt;/DisplayText&gt;&lt;record&gt;&lt;rec-number&gt;16&lt;/rec-number&gt;&lt;foreign-keys&gt;&lt;key app="EN" db-id="axfrax5fbzf292e2axp5vvrlsvp09w5rxa20" timestamp="1648827196" guid="4768a7c4-c980-4373-b818-c9c0461b07ef"&gt;16&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B5609A">
        <w:instrText xml:space="preserve"> ADDIN EN.CITE &lt;EndNote&gt;&lt;Cite&gt;&lt;Author&gt;Lamanauskas&lt;/Author&gt;&lt;Year&gt;2021&lt;/Year&gt;&lt;RecNum&gt;17&lt;/RecNum&gt;&lt;DisplayText&gt;(Lamanauskas &amp;amp; Makarskaite-Petkeviciene, 2021)&lt;/DisplayText&gt;&lt;record&gt;&lt;rec-number&gt;17&lt;/rec-number&gt;&lt;foreign-keys&gt;&lt;key app="EN" db-id="axfrax5fbzf292e2axp5vvrlsvp09w5rxa20" timestamp="1648827198" guid="370af0d3-734d-4f03-924d-7dfa52a167ec"&gt;17&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6" w:name="_Hlk99888217"/>
      <w:bookmarkEnd w:id="145"/>
    </w:p>
    <w:p w14:paraId="2C79C147" w14:textId="585CE04E" w:rsidR="001A722B" w:rsidRDefault="0063516C">
      <w:pPr>
        <w:pStyle w:val="Heading2"/>
      </w:pPr>
      <w:bookmarkStart w:id="147" w:name="_Toc109762890"/>
      <w:bookmarkEnd w:id="146"/>
      <w:r>
        <w:t>P</w:t>
      </w:r>
      <w:r w:rsidR="001A722B">
        <w:t xml:space="preserve">roblem </w:t>
      </w:r>
      <w:bookmarkEnd w:id="143"/>
      <w:r>
        <w:t>statement</w:t>
      </w:r>
      <w:bookmarkEnd w:id="147"/>
    </w:p>
    <w:p w14:paraId="1841C3F1" w14:textId="558B8961" w:rsidR="003C3DB5" w:rsidRDefault="003C3DB5" w:rsidP="003C3DB5">
      <w:bookmarkStart w:id="148"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49" w:name="_Toc109762891"/>
      <w:bookmarkEnd w:id="148"/>
      <w:r>
        <w:t xml:space="preserve">Where would such a proposed system be </w:t>
      </w:r>
      <w:r w:rsidR="00776C1A">
        <w:t>advantageous</w:t>
      </w:r>
      <w:r w:rsidR="00775F01">
        <w:t>?</w:t>
      </w:r>
      <w:bookmarkEnd w:id="149"/>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50" w:name="_Toc101033169"/>
      <w:bookmarkStart w:id="151" w:name="_Toc101033242"/>
      <w:bookmarkStart w:id="152" w:name="_Toc101033170"/>
      <w:bookmarkStart w:id="153" w:name="_Toc101033243"/>
      <w:bookmarkStart w:id="154" w:name="_Toc101033171"/>
      <w:bookmarkStart w:id="155" w:name="_Toc101033244"/>
      <w:bookmarkStart w:id="156" w:name="_Toc101033172"/>
      <w:bookmarkStart w:id="157" w:name="_Toc101033245"/>
      <w:bookmarkStart w:id="158" w:name="_Toc101033173"/>
      <w:bookmarkStart w:id="159" w:name="_Toc101033246"/>
      <w:bookmarkStart w:id="160" w:name="_Ref23239357"/>
      <w:bookmarkStart w:id="161" w:name="_Toc109762892"/>
      <w:bookmarkEnd w:id="150"/>
      <w:bookmarkEnd w:id="151"/>
      <w:bookmarkEnd w:id="152"/>
      <w:bookmarkEnd w:id="153"/>
      <w:bookmarkEnd w:id="154"/>
      <w:bookmarkEnd w:id="155"/>
      <w:bookmarkEnd w:id="156"/>
      <w:bookmarkEnd w:id="157"/>
      <w:bookmarkEnd w:id="158"/>
      <w:bookmarkEnd w:id="159"/>
      <w:r>
        <w:t>Research aims and objectives</w:t>
      </w:r>
      <w:bookmarkEnd w:id="160"/>
      <w:bookmarkEnd w:id="161"/>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2" w:name="_Toc109762893"/>
      <w:r>
        <w:lastRenderedPageBreak/>
        <w:t>Research aim</w:t>
      </w:r>
      <w:bookmarkEnd w:id="162"/>
    </w:p>
    <w:p w14:paraId="29C216DF" w14:textId="3A693295" w:rsidR="003845F0" w:rsidRPr="00EE611E" w:rsidRDefault="00470C22" w:rsidP="00EE611E">
      <w:bookmarkStart w:id="163" w:name="_Hlk99888269"/>
      <w:bookmarkStart w:id="164"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3"/>
      <w:r w:rsidR="003845F0">
        <w:t>.</w:t>
      </w:r>
    </w:p>
    <w:p w14:paraId="63076AA3" w14:textId="6E1C5DFA" w:rsidR="00586346" w:rsidRDefault="00586346" w:rsidP="00D366CF">
      <w:pPr>
        <w:pStyle w:val="Heading3"/>
      </w:pPr>
      <w:bookmarkStart w:id="165" w:name="_Toc109762894"/>
      <w:bookmarkEnd w:id="164"/>
      <w:r>
        <w:t>Research objectives</w:t>
      </w:r>
      <w:bookmarkEnd w:id="165"/>
    </w:p>
    <w:p w14:paraId="5C826493" w14:textId="552E6369" w:rsidR="00C83F65" w:rsidRDefault="001E08B7" w:rsidP="001E08B7">
      <w:bookmarkStart w:id="166" w:name="_Hlk99888370"/>
      <w:bookmarkStart w:id="167" w:name="_Hlk99888319"/>
      <w:r>
        <w:t xml:space="preserve">To accomplish the above-mentioned aim, there are certain objectives that </w:t>
      </w:r>
      <w:r w:rsidR="009A2C81">
        <w:t>the researcher</w:t>
      </w:r>
      <w:r>
        <w:t xml:space="preserve"> will need to reach</w:t>
      </w:r>
      <w:bookmarkEnd w:id="166"/>
    </w:p>
    <w:p w14:paraId="514E21C0" w14:textId="7077699E" w:rsidR="00ED7B51" w:rsidRDefault="0029311C" w:rsidP="00B67F24">
      <w:pPr>
        <w:pStyle w:val="ListParagraph"/>
        <w:numPr>
          <w:ilvl w:val="0"/>
          <w:numId w:val="22"/>
        </w:numPr>
      </w:pPr>
      <w:bookmarkStart w:id="168"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69" w:name="_Hlk99888384"/>
      <w:bookmarkEnd w:id="168"/>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70" w:name="_Hlk99888399"/>
      <w:bookmarkEnd w:id="169"/>
      <w:r>
        <w:t>Exploring f</w:t>
      </w:r>
      <w:r w:rsidR="00EE3413">
        <w:t xml:space="preserve">acial detection </w:t>
      </w:r>
      <w:r>
        <w:t xml:space="preserve">techniques </w:t>
      </w:r>
      <w:r w:rsidR="00EE3413">
        <w:t>and how it works</w:t>
      </w:r>
    </w:p>
    <w:p w14:paraId="697DB364" w14:textId="7F598341" w:rsidR="00A34F5D" w:rsidRDefault="00F776B7" w:rsidP="00B67F24">
      <w:pPr>
        <w:pStyle w:val="ListParagraph"/>
        <w:numPr>
          <w:ilvl w:val="0"/>
          <w:numId w:val="22"/>
        </w:numPr>
      </w:pPr>
      <w:bookmarkStart w:id="171" w:name="_Hlk99888407"/>
      <w:bookmarkEnd w:id="170"/>
      <w:r>
        <w:t>Survey lecturers and students to get a better understanding of what would be beneficial to them</w:t>
      </w:r>
      <w:bookmarkEnd w:id="171"/>
      <w:del w:id="172" w:author="HENRI VAN RENSBURG" w:date="2022-08-17T10:18:00Z">
        <w:r w:rsidDel="0028579A">
          <w:delText xml:space="preserve">. </w:delText>
        </w:r>
      </w:del>
    </w:p>
    <w:p w14:paraId="24C7F410" w14:textId="16A8974B" w:rsidR="00BC5427" w:rsidRDefault="00ED4A39" w:rsidP="00B67F24">
      <w:pPr>
        <w:pStyle w:val="ListParagraph"/>
        <w:numPr>
          <w:ilvl w:val="0"/>
          <w:numId w:val="22"/>
        </w:numPr>
      </w:pPr>
      <w:bookmarkStart w:id="173"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4" w:name="_Hlk99888441"/>
      <w:bookmarkEnd w:id="173"/>
      <w:r>
        <w:t xml:space="preserve">Developing an </w:t>
      </w:r>
      <w:r w:rsidR="0010213C">
        <w:t>artefact</w:t>
      </w:r>
      <w:r>
        <w:t xml:space="preserve"> using </w:t>
      </w:r>
      <w:r w:rsidR="00776C1A">
        <w:t xml:space="preserve">the </w:t>
      </w:r>
      <w:r>
        <w:t>above-mentioned programs</w:t>
      </w:r>
      <w:r w:rsidR="00BB1278">
        <w:t xml:space="preserve"> </w:t>
      </w:r>
    </w:p>
    <w:p w14:paraId="04EDE8CA" w14:textId="4E7FC80E" w:rsidR="003D7861" w:rsidRDefault="00CE21A8" w:rsidP="00B67F24">
      <w:pPr>
        <w:pStyle w:val="ListParagraph"/>
        <w:numPr>
          <w:ilvl w:val="0"/>
          <w:numId w:val="22"/>
        </w:numPr>
      </w:pPr>
      <w:bookmarkStart w:id="175" w:name="_Hlk99888448"/>
      <w:bookmarkEnd w:id="174"/>
      <w:r>
        <w:t xml:space="preserve">Evaluating if the </w:t>
      </w:r>
      <w:r w:rsidR="00B608B5">
        <w:t xml:space="preserve">proposed </w:t>
      </w:r>
      <w:r w:rsidR="0010213C">
        <w:t>artefact</w:t>
      </w:r>
      <w:r>
        <w:t xml:space="preserve"> </w:t>
      </w:r>
      <w:r w:rsidR="006D57A4">
        <w:t>will be able to identify common emotions linked to understanding</w:t>
      </w:r>
      <w:del w:id="176" w:author="HENRI VAN RENSBURG" w:date="2022-08-17T10:19:00Z">
        <w:r w:rsidR="006D57A4" w:rsidDel="0028579A">
          <w:delText>.</w:delText>
        </w:r>
      </w:del>
      <w:r w:rsidR="006D57A4">
        <w:t xml:space="preserve"> </w:t>
      </w:r>
    </w:p>
    <w:p w14:paraId="3F5C669D" w14:textId="4DD4E2A2" w:rsidR="002F162C" w:rsidRPr="002F162C" w:rsidRDefault="00586346" w:rsidP="00D366CF">
      <w:pPr>
        <w:pStyle w:val="Heading3"/>
      </w:pPr>
      <w:bookmarkStart w:id="177" w:name="_Toc109762895"/>
      <w:bookmarkEnd w:id="167"/>
      <w:bookmarkEnd w:id="175"/>
      <w:r>
        <w:t>Study design</w:t>
      </w:r>
      <w:bookmarkEnd w:id="177"/>
    </w:p>
    <w:p w14:paraId="78FA5C9E" w14:textId="1B0E1771" w:rsidR="00CE301D" w:rsidRDefault="00340A3F" w:rsidP="00825D00">
      <w:pPr>
        <w:pStyle w:val="Heading4"/>
      </w:pPr>
      <w:bookmarkStart w:id="178" w:name="_Toc109762896"/>
      <w:r>
        <w:t>Research Paradigm</w:t>
      </w:r>
      <w:bookmarkEnd w:id="178"/>
    </w:p>
    <w:p w14:paraId="318AF115" w14:textId="6BD1B7A0"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B5609A">
        <w:instrText xml:space="preserve"> ADDIN EN.CITE &lt;EndNote&gt;&lt;Cite&gt;&lt;Author&gt;Kuhn&lt;/Author&gt;&lt;Year&gt;1970&lt;/Year&gt;&lt;RecNum&gt;24&lt;/RecNum&gt;&lt;DisplayText&gt;(Kuhn, 1970)&lt;/DisplayText&gt;&lt;record&gt;&lt;rec-number&gt;24&lt;/rec-number&gt;&lt;foreign-keys&gt;&lt;key app="EN" db-id="axfrax5fbzf292e2axp5vvrlsvp09w5rxa20" timestamp="1656348981" guid="0048d47b-e66c-46f5-8dd6-d2781e2b33f3"&gt;24&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B5609A">
        <w:instrText xml:space="preserve"> ADDIN EN.CITE &lt;EndNote&gt;&lt;Cite&gt;&lt;Author&gt;Kivunja&lt;/Author&gt;&lt;Year&gt;2017&lt;/Year&gt;&lt;RecNum&gt;22&lt;/RecNum&gt;&lt;DisplayText&gt;(Kivunja &amp;amp; Kuyini, 2017)&lt;/DisplayText&gt;&lt;record&gt;&lt;rec-number&gt;22&lt;/rec-number&gt;&lt;foreign-keys&gt;&lt;key app="EN" db-id="axfrax5fbzf292e2axp5vvrlsvp09w5rxa20" timestamp="1656348981" guid="1bf6e4ad-dcf1-48cd-b22a-9a3b802e8db8"&gt;22&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B5609A">
        <w:instrText xml:space="preserve"> ADDIN EN.CITE &lt;EndNote&gt;&lt;Cite&gt;&lt;Author&gt;Park&lt;/Author&gt;&lt;Year&gt;2020&lt;/Year&gt;&lt;RecNum&gt;25&lt;/RecNum&gt;&lt;DisplayText&gt;(Park&lt;style face="italic"&gt; et al.&lt;/style&gt;, 2020)&lt;/DisplayText&gt;&lt;record&gt;&lt;rec-number&gt;25&lt;/rec-number&gt;&lt;foreign-keys&gt;&lt;key app="EN" db-id="axfrax5fbzf292e2axp5vvrlsvp09w5rxa20" timestamp="1656348987" guid="d0de9cd8-2157-49a8-ac53-bb8d2177d723"&gt;25&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A7F0AAB"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B5609A">
        <w:instrText xml:space="preserve"> ADDIN EN.CITE &lt;EndNote&gt;&lt;Cite&gt;&lt;Author&gt;Rehman&lt;/Author&gt;&lt;Year&gt;2016&lt;/Year&gt;&lt;RecNum&gt;26&lt;/RecNum&gt;&lt;DisplayText&gt;(Rehman &amp;amp; Alharthi, 2016)&lt;/DisplayText&gt;&lt;record&gt;&lt;rec-number&gt;26&lt;/rec-number&gt;&lt;foreign-keys&gt;&lt;key app="EN" db-id="axfrax5fbzf292e2axp5vvrlsvp09w5rxa20" timestamp="1656348988" guid="764fa914-b647-4815-b093-f48507ec7676"&gt;26&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B5609A">
        <w:instrText xml:space="preserve"> ADDIN EN.CITE &lt;EndNote&gt;&lt;Cite&gt;&lt;Author&gt;Sousa&lt;/Author&gt;&lt;Year&gt;2010&lt;/Year&gt;&lt;RecNum&gt;30&lt;/RecNum&gt;&lt;DisplayText&gt;(Sousa, 2010)&lt;/DisplayText&gt;&lt;record&gt;&lt;rec-number&gt;30&lt;/rec-number&gt;&lt;foreign-keys&gt;&lt;key app="EN" db-id="axfrax5fbzf292e2axp5vvrlsvp09w5rxa20" timestamp="1656349020" guid="b94a918d-dba2-46e6-a6fe-fca5c64c4b07"&gt;30&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79" w:name="_Toc109762897"/>
      <w:r>
        <w:lastRenderedPageBreak/>
        <w:t>Research Methodology</w:t>
      </w:r>
      <w:bookmarkEnd w:id="179"/>
    </w:p>
    <w:p w14:paraId="3E68E4F6" w14:textId="6F09589D"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B5609A">
        <w:instrText xml:space="preserve"> ADDIN EN.CITE &lt;EndNote&gt;&lt;Cite&gt;&lt;Author&gt;Dresch&lt;/Author&gt;&lt;Year&gt;2015&lt;/Year&gt;&lt;RecNum&gt;27&lt;/RecNum&gt;&lt;DisplayText&gt;(Dresch&lt;style face="italic"&gt; et al.&lt;/style&gt;, 2015)&lt;/DisplayText&gt;&lt;record&gt;&lt;rec-number&gt;27&lt;/rec-number&gt;&lt;foreign-keys&gt;&lt;key app="EN" db-id="axfrax5fbzf292e2axp5vvrlsvp09w5rxa20" timestamp="1656348991" guid="4154b70e-2ef7-4316-babb-12e5900718fe"&gt;27&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4647B48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B5609A">
        <w:instrText xml:space="preserve"> ADDIN EN.CITE &lt;EndNote&gt;&lt;Cite&gt;&lt;Author&gt;Peffers&lt;/Author&gt;&lt;Year&gt;2007&lt;/Year&gt;&lt;RecNum&gt;28&lt;/RecNum&gt;&lt;DisplayText&gt;(Peffers&lt;style face="italic"&gt; et al.&lt;/style&gt;, 2007)&lt;/DisplayText&gt;&lt;record&gt;&lt;rec-number&gt;28&lt;/rec-number&gt;&lt;foreign-keys&gt;&lt;key app="EN" db-id="axfrax5fbzf292e2axp5vvrlsvp09w5rxa20" timestamp="1656349007" guid="19fe47ce-b622-43a3-a4cb-eee514fb38c5"&gt;28&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28&lt;/RecNum&gt;&lt;record&gt;&lt;rec-number&gt;28&lt;/rec-number&gt;&lt;foreign-keys&gt;&lt;key app="EN" db-id="axfrax5fbzf292e2axp5vvrlsvp09w5rxa20" timestamp="1656349007" guid="19fe47ce-b622-43a3-a4cb-eee514fb38c5"&gt;28&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06E9BCE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lastRenderedPageBreak/>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80" w:name="_Toc109762898"/>
      <w:r>
        <w:t>Research methodology</w:t>
      </w:r>
      <w:bookmarkEnd w:id="180"/>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81" w:name="_Toc109762899"/>
      <w:r>
        <w:t>Process of obtaining informed consent</w:t>
      </w:r>
      <w:bookmarkEnd w:id="181"/>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82" w:name="_Toc109762900"/>
      <w:r>
        <w:t>Data collection</w:t>
      </w:r>
      <w:bookmarkEnd w:id="182"/>
    </w:p>
    <w:p w14:paraId="4B0986A6" w14:textId="3D45248F"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B5609A">
        <w:instrText xml:space="preserve"> ADDIN EN.CITE &lt;EndNote&gt;&lt;Cite&gt;&lt;Author&gt;Apuke&lt;/Author&gt;&lt;Year&gt;2017&lt;/Year&gt;&lt;RecNum&gt;33&lt;/RecNum&gt;&lt;DisplayText&gt;(Apuke, 2017)&lt;/DisplayText&gt;&lt;record&gt;&lt;rec-number&gt;33&lt;/rec-number&gt;&lt;foreign-keys&gt;&lt;key app="EN" db-id="axfrax5fbzf292e2axp5vvrlsvp09w5rxa20" timestamp="1656349022" guid="dc85d4d3-1780-4d87-aa41-cd70556987c5"&gt;33&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3" w:name="_Toc109762901"/>
      <w:r>
        <w:t>Data collection tool</w:t>
      </w:r>
      <w:bookmarkEnd w:id="183"/>
    </w:p>
    <w:p w14:paraId="3F692F01" w14:textId="4D9570AA"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B5609A">
        <w:instrText xml:space="preserve"> ADDIN EN.CITE &lt;EndNote&gt;&lt;Cite&gt;&lt;Author&gt;Sukamolson&lt;/Author&gt;&lt;Year&gt;2007&lt;/Year&gt;&lt;RecNum&gt;35&lt;/RecNum&gt;&lt;DisplayText&gt;(Sukamolson, 2007)&lt;/DisplayText&gt;&lt;record&gt;&lt;rec-number&gt;35&lt;/rec-number&gt;&lt;foreign-keys&gt;&lt;key app="EN" db-id="axfrax5fbzf292e2axp5vvrlsvp09w5rxa20" timestamp="1656349023" guid="2362fc65-5716-4ff3-a323-1c58f2ccabb3"&gt;35&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to elicit responses from participants' emotions. These data will be compared to the </w:t>
      </w:r>
      <w:proofErr w:type="spellStart"/>
      <w:r w:rsidR="003E316D" w:rsidRPr="003E316D">
        <w:t>artifact's</w:t>
      </w:r>
      <w:proofErr w:type="spellEnd"/>
      <w:r w:rsidR="003E316D" w:rsidRPr="003E316D">
        <w:t xml:space="preserve"> </w:t>
      </w:r>
      <w:r w:rsidR="003E316D" w:rsidRPr="003E316D">
        <w:lastRenderedPageBreak/>
        <w:t xml:space="preserve">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4" w:name="_Toc109762902"/>
      <w:r>
        <w:t>Rigour</w:t>
      </w:r>
      <w:r w:rsidR="00661438">
        <w:t>,</w:t>
      </w:r>
      <w:r>
        <w:t xml:space="preserve"> </w:t>
      </w:r>
      <w:r w:rsidR="00E5377A">
        <w:t>validity,</w:t>
      </w:r>
      <w:r w:rsidR="00661438">
        <w:t xml:space="preserve"> and reliability</w:t>
      </w:r>
      <w:bookmarkEnd w:id="184"/>
    </w:p>
    <w:p w14:paraId="4E7ECBE5" w14:textId="77777777" w:rsidR="00B44BC4" w:rsidRDefault="00B44BC4" w:rsidP="00B44BC4">
      <w:bookmarkStart w:id="185"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1981D872"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B5609A">
        <w:instrText xml:space="preserve"> ADDIN EN.CITE &lt;EndNote&gt;&lt;Cite&gt;&lt;Author&gt;Heale&lt;/Author&gt;&lt;Year&gt;2015&lt;/Year&gt;&lt;RecNum&gt;36&lt;/RecNum&gt;&lt;DisplayText&gt;(Heale &amp;amp; Twycross, 2015)&lt;/DisplayText&gt;&lt;record&gt;&lt;rec-number&gt;36&lt;/rec-number&gt;&lt;foreign-keys&gt;&lt;key app="EN" db-id="axfrax5fbzf292e2axp5vvrlsvp09w5rxa20" timestamp="1656349024" guid="c6fd0915-5f94-4846-bbce-9c0098ab92db"&gt;36&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B5609A">
        <w:instrText xml:space="preserve"> ADDIN EN.CITE &lt;EndNote&gt;&lt;Cite&gt;&lt;Author&gt;Sürücü&lt;/Author&gt;&lt;Year&gt;2020&lt;/Year&gt;&lt;RecNum&gt;37&lt;/RecNum&gt;&lt;DisplayText&gt;(Sürücü &amp;amp; Maslakçi, 2020)&lt;/DisplayText&gt;&lt;record&gt;&lt;rec-number&gt;37&lt;/rec-number&gt;&lt;foreign-keys&gt;&lt;key app="EN" db-id="axfrax5fbzf292e2axp5vvrlsvp09w5rxa20" timestamp="1656349026" guid="693f6c17-312d-4c59-8eea-79d43c741cce"&gt;37&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6" w:name="_Toc101033192"/>
      <w:bookmarkStart w:id="187" w:name="_Toc101033265"/>
      <w:bookmarkStart w:id="188" w:name="_Toc109762903"/>
      <w:bookmarkEnd w:id="185"/>
      <w:bookmarkEnd w:id="186"/>
      <w:bookmarkEnd w:id="187"/>
      <w:r>
        <w:t xml:space="preserve">Legal and </w:t>
      </w:r>
      <w:r w:rsidR="00FD21C2">
        <w:t xml:space="preserve">Ethical </w:t>
      </w:r>
      <w:r w:rsidR="00E70780">
        <w:t>considerations</w:t>
      </w:r>
      <w:bookmarkEnd w:id="188"/>
    </w:p>
    <w:p w14:paraId="75A45C0F" w14:textId="4A9F068C"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B5609A">
        <w:instrText xml:space="preserve"> ADDIN EN.CITE &lt;EndNote&gt;&lt;Cite&gt;&lt;Author&gt;Government&lt;/Author&gt;&lt;Year&gt;2019&lt;/Year&gt;&lt;RecNum&gt;38&lt;/RecNum&gt;&lt;DisplayText&gt;(Government, 2019)&lt;/DisplayText&gt;&lt;record&gt;&lt;rec-number&gt;38&lt;/rec-number&gt;&lt;foreign-keys&gt;&lt;key app="EN" db-id="axfrax5fbzf292e2axp5vvrlsvp09w5rxa20" timestamp="1656349029" guid="45373128-2ae2-4c9b-9614-6cc60eec99ca"&gt;38&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89" w:name="_Toc409686046"/>
      <w:bookmarkStart w:id="190" w:name="_Toc443909069"/>
      <w:bookmarkStart w:id="191" w:name="_Toc100480758"/>
      <w:bookmarkStart w:id="192" w:name="_Toc109762904"/>
      <w:r>
        <w:lastRenderedPageBreak/>
        <w:t>Permission and informed consent</w:t>
      </w:r>
      <w:bookmarkEnd w:id="189"/>
      <w:bookmarkEnd w:id="190"/>
      <w:bookmarkEnd w:id="191"/>
      <w:bookmarkEnd w:id="192"/>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3" w:name="_Toc409686047"/>
      <w:bookmarkStart w:id="194" w:name="_Toc443909070"/>
      <w:bookmarkStart w:id="195" w:name="_Toc100480759"/>
      <w:bookmarkStart w:id="196" w:name="_Toc109762905"/>
      <w:r>
        <w:t>Anonymity</w:t>
      </w:r>
      <w:bookmarkEnd w:id="193"/>
      <w:bookmarkEnd w:id="194"/>
      <w:bookmarkEnd w:id="195"/>
      <w:bookmarkEnd w:id="196"/>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7" w:name="_Toc409686048"/>
      <w:bookmarkStart w:id="198" w:name="_Toc443909071"/>
      <w:bookmarkStart w:id="199" w:name="_Toc100480760"/>
      <w:bookmarkStart w:id="200" w:name="_Toc109762906"/>
      <w:r>
        <w:t>Confidentiality</w:t>
      </w:r>
      <w:bookmarkEnd w:id="197"/>
      <w:bookmarkEnd w:id="198"/>
      <w:bookmarkEnd w:id="199"/>
      <w:bookmarkEnd w:id="200"/>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201" w:name="_Toc109762907"/>
      <w:r>
        <w:t>Approach to project management and project plan</w:t>
      </w:r>
      <w:bookmarkEnd w:id="201"/>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02" w:name="_Toc109762908"/>
      <w:r>
        <w:t>Scope</w:t>
      </w:r>
      <w:bookmarkEnd w:id="202"/>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w:t>
      </w:r>
      <w:proofErr w:type="spellStart"/>
      <w:r w:rsidR="00F96CA7">
        <w:t>Hikvision</w:t>
      </w:r>
      <w:proofErr w:type="spellEnd"/>
      <w:r w:rsidR="00F96CA7">
        <w:t xml:space="preserve">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3" w:name="_Toc109762909"/>
      <w:r>
        <w:lastRenderedPageBreak/>
        <w:t>Limitations</w:t>
      </w:r>
      <w:bookmarkEnd w:id="203"/>
    </w:p>
    <w:p w14:paraId="75D8E319" w14:textId="2B2B7541"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B5609A">
        <w:instrText xml:space="preserve"> ADDIN EN.CITE &lt;EndNote&gt;&lt;Cite&gt;&lt;Author&gt;Price&lt;/Author&gt;&lt;Year&gt;2004&lt;/Year&gt;&lt;RecNum&gt;20&lt;/RecNum&gt;&lt;DisplayText&gt;(Price &amp;amp; Murnan, 2004)&lt;/DisplayText&gt;&lt;record&gt;&lt;rec-number&gt;20&lt;/rec-number&gt;&lt;foreign-keys&gt;&lt;key app="EN" db-id="axfrax5fbzf292e2axp5vvrlsvp09w5rxa20" timestamp="1656348980" guid="280b6902-1c12-4e7d-95ff-92174085ef6e"&gt;20&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w:t>
      </w:r>
      <w:proofErr w:type="spellStart"/>
      <w:r>
        <w:t>OpenCV</w:t>
      </w:r>
      <w:proofErr w:type="spellEnd"/>
      <w:r>
        <w:t>”.</w:t>
      </w:r>
    </w:p>
    <w:p w14:paraId="22588666" w14:textId="62812AD4" w:rsidR="00B2677E" w:rsidRDefault="00B2677E" w:rsidP="00D366CF">
      <w:pPr>
        <w:pStyle w:val="Heading3"/>
      </w:pPr>
      <w:bookmarkStart w:id="204" w:name="_Toc109762910"/>
      <w:r>
        <w:t>Risks</w:t>
      </w:r>
      <w:bookmarkEnd w:id="204"/>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5" w:name="_Toc109762911"/>
      <w:r>
        <w:t>Project plan</w:t>
      </w:r>
      <w:bookmarkEnd w:id="205"/>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1C587BA6" w:rsidR="00B23F0C" w:rsidRDefault="00B23F0C" w:rsidP="00B32FCA">
      <w:pPr>
        <w:pStyle w:val="Caption"/>
        <w:keepNext/>
      </w:pPr>
      <w:bookmarkStart w:id="206" w:name="_Toc109763310"/>
      <w:r>
        <w:t xml:space="preserve">Table </w:t>
      </w:r>
      <w:fldSimple w:instr=" SEQ Table \* ARABIC ">
        <w:r w:rsidR="00EB0542">
          <w:rPr>
            <w:noProof/>
          </w:rPr>
          <w:t>3</w:t>
        </w:r>
      </w:fldSimple>
      <w:r>
        <w:t xml:space="preserve"> - Due Dates</w:t>
      </w:r>
      <w:bookmarkEnd w:id="206"/>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lastRenderedPageBreak/>
              <w:t>20 October 2022</w:t>
            </w:r>
          </w:p>
        </w:tc>
        <w:tc>
          <w:tcPr>
            <w:tcW w:w="6656" w:type="dxa"/>
          </w:tcPr>
          <w:p w14:paraId="5DE1ECC6" w14:textId="17274FF6" w:rsidR="00CA51ED" w:rsidRDefault="00CA51ED" w:rsidP="00F52AC2">
            <w:r>
              <w:t xml:space="preserve">Poster and </w:t>
            </w:r>
            <w:proofErr w:type="spellStart"/>
            <w:r>
              <w:t>Artifact</w:t>
            </w:r>
            <w:proofErr w:type="spellEnd"/>
            <w:r>
              <w:t xml:space="preserve">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7" w:name="_Toc109763311"/>
      <w:r>
        <w:t xml:space="preserve">Table </w:t>
      </w:r>
      <w:fldSimple w:instr=" SEQ Table \* ARABIC ">
        <w:r w:rsidR="00EB0542">
          <w:rPr>
            <w:noProof/>
          </w:rPr>
          <w:t>4</w:t>
        </w:r>
      </w:fldSimple>
      <w:r>
        <w:t xml:space="preserve"> - Gantt chart tasks</w:t>
      </w:r>
      <w:bookmarkEnd w:id="207"/>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A578A7">
      <w:pPr>
        <w:keepNext/>
        <w:jc w:val="left"/>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9B06BC">
      <w:pPr>
        <w:pStyle w:val="Caption"/>
        <w:jc w:val="left"/>
      </w:pPr>
      <w:bookmarkStart w:id="208" w:name="_Toc109763315"/>
      <w:r>
        <w:t xml:space="preserve">Figure </w:t>
      </w:r>
      <w:fldSimple w:instr=" SEQ Figure \* ARABIC ">
        <w:r w:rsidR="00EB0542">
          <w:rPr>
            <w:noProof/>
          </w:rPr>
          <w:t>1</w:t>
        </w:r>
      </w:fldSimple>
      <w:r>
        <w:t xml:space="preserve"> - Gantt Chart</w:t>
      </w:r>
      <w:bookmarkEnd w:id="208"/>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09" w:name="_Toc109762912"/>
      <w:bookmarkStart w:id="210" w:name="_Toc349293625"/>
      <w:bookmarkStart w:id="211" w:name="_Toc349545915"/>
      <w:r>
        <w:lastRenderedPageBreak/>
        <w:t xml:space="preserve">Provisional chapter </w:t>
      </w:r>
      <w:r w:rsidR="00C14C76">
        <w:t>division</w:t>
      </w:r>
      <w:bookmarkEnd w:id="209"/>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proofErr w:type="spellStart"/>
      <w:r w:rsidR="00DF226C" w:rsidRPr="008C47BE">
        <w:rPr>
          <w:b/>
        </w:rPr>
        <w:t>Artifact</w:t>
      </w:r>
      <w:proofErr w:type="spellEnd"/>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12" w:name="_Toc109762913"/>
      <w:r>
        <w:lastRenderedPageBreak/>
        <w:t>Summary</w:t>
      </w:r>
      <w:bookmarkEnd w:id="212"/>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3" w:name="_Toc109762914"/>
      <w:bookmarkStart w:id="214" w:name="_Toc376503770"/>
      <w:bookmarkStart w:id="215" w:name="_Toc376503839"/>
      <w:r>
        <w:lastRenderedPageBreak/>
        <w:t xml:space="preserve">Chapter </w:t>
      </w:r>
      <w:r w:rsidR="00E845AA">
        <w:t>2</w:t>
      </w:r>
      <w:r>
        <w:t xml:space="preserve"> </w:t>
      </w:r>
      <w:r w:rsidR="00C67888">
        <w:t>–</w:t>
      </w:r>
      <w:r>
        <w:t xml:space="preserve"> </w:t>
      </w:r>
      <w:r w:rsidR="00C67888">
        <w:t>Literature Review</w:t>
      </w:r>
      <w:bookmarkEnd w:id="213"/>
    </w:p>
    <w:p w14:paraId="05E321C7" w14:textId="77777777" w:rsidR="00FE43B9" w:rsidRDefault="00FE43B9" w:rsidP="00FE43B9">
      <w:pPr>
        <w:pStyle w:val="Heading1"/>
      </w:pPr>
      <w:r>
        <w:t>Heading 1 won’t print.  Don’t delete – doing so will lead to incorrect numbering.</w:t>
      </w:r>
      <w:bookmarkStart w:id="216" w:name="_Toc405901940"/>
      <w:bookmarkStart w:id="217" w:name="_Toc405902497"/>
      <w:bookmarkStart w:id="218" w:name="_Toc406075057"/>
      <w:bookmarkStart w:id="219" w:name="_Toc406075248"/>
      <w:bookmarkStart w:id="220" w:name="_Toc406135642"/>
      <w:bookmarkStart w:id="221" w:name="_Toc406135766"/>
      <w:bookmarkStart w:id="222" w:name="_Toc406136605"/>
      <w:bookmarkStart w:id="223" w:name="_Toc406138765"/>
      <w:bookmarkStart w:id="224" w:name="_Toc468714379"/>
      <w:bookmarkStart w:id="225" w:name="_Toc468714869"/>
      <w:bookmarkStart w:id="226" w:name="_Toc468714959"/>
      <w:bookmarkStart w:id="227" w:name="_Toc468715418"/>
      <w:bookmarkStart w:id="228" w:name="_Toc468717244"/>
      <w:bookmarkStart w:id="229" w:name="_Toc468784231"/>
      <w:bookmarkStart w:id="230" w:name="_Toc469228201"/>
      <w:bookmarkStart w:id="231" w:name="_Toc472505706"/>
      <w:bookmarkStart w:id="232" w:name="_Toc473613182"/>
      <w:bookmarkStart w:id="233" w:name="_Toc474826450"/>
      <w:bookmarkStart w:id="234" w:name="_Toc475434545"/>
      <w:bookmarkStart w:id="235" w:name="_Toc491856068"/>
      <w:bookmarkStart w:id="236" w:name="_Toc491856256"/>
      <w:bookmarkStart w:id="237" w:name="_Toc504105545"/>
      <w:bookmarkStart w:id="238" w:name="_Toc504105629"/>
      <w:bookmarkStart w:id="239" w:name="_Toc524286374"/>
      <w:bookmarkStart w:id="240" w:name="_Toc534350903"/>
      <w:bookmarkStart w:id="241" w:name="_Toc534376662"/>
      <w:bookmarkStart w:id="242" w:name="_Toc534624828"/>
      <w:bookmarkStart w:id="243" w:name="_Toc534624931"/>
      <w:bookmarkStart w:id="244" w:name="_Toc534882603"/>
      <w:bookmarkStart w:id="245" w:name="_Toc536471853"/>
      <w:bookmarkStart w:id="246" w:name="_Toc536473810"/>
      <w:bookmarkStart w:id="247" w:name="_Toc536518991"/>
      <w:bookmarkStart w:id="248" w:name="_Toc10545786"/>
      <w:bookmarkStart w:id="249" w:name="_Toc12000025"/>
      <w:bookmarkStart w:id="250" w:name="_Toc15330306"/>
      <w:bookmarkStart w:id="251" w:name="_Toc17378532"/>
      <w:bookmarkStart w:id="252" w:name="_Toc19622496"/>
      <w:bookmarkStart w:id="253" w:name="_Toc19646642"/>
      <w:bookmarkStart w:id="254" w:name="_Toc20308904"/>
      <w:bookmarkStart w:id="255" w:name="_Toc22847899"/>
      <w:bookmarkStart w:id="256" w:name="_Toc22937319"/>
      <w:bookmarkStart w:id="257" w:name="_Toc22937428"/>
      <w:bookmarkStart w:id="258" w:name="_Toc23542677"/>
      <w:bookmarkStart w:id="259" w:name="_Toc23542791"/>
      <w:bookmarkStart w:id="260" w:name="_Toc23690322"/>
      <w:bookmarkStart w:id="261" w:name="_Toc23690428"/>
      <w:bookmarkStart w:id="262" w:name="_Toc23690562"/>
      <w:bookmarkStart w:id="263" w:name="_Toc23795893"/>
      <w:bookmarkStart w:id="264" w:name="_Toc23829291"/>
      <w:bookmarkStart w:id="265" w:name="_Toc23829420"/>
      <w:bookmarkStart w:id="266" w:name="_Toc23858158"/>
      <w:bookmarkStart w:id="267" w:name="_Toc23925345"/>
      <w:bookmarkStart w:id="268" w:name="_Toc24053851"/>
      <w:bookmarkStart w:id="269" w:name="_Toc24102334"/>
      <w:bookmarkStart w:id="270" w:name="_Toc24185037"/>
      <w:bookmarkStart w:id="271" w:name="_Toc24460831"/>
      <w:bookmarkStart w:id="272" w:name="_Toc24638579"/>
      <w:bookmarkStart w:id="273" w:name="_Toc25000114"/>
      <w:bookmarkStart w:id="274" w:name="_Toc25005057"/>
      <w:bookmarkStart w:id="275" w:name="_Toc25005238"/>
      <w:bookmarkStart w:id="276" w:name="_Toc25241493"/>
      <w:bookmarkStart w:id="277" w:name="_Toc25510891"/>
      <w:bookmarkStart w:id="278" w:name="_Toc25511060"/>
      <w:bookmarkStart w:id="279" w:name="_Toc25611839"/>
      <w:bookmarkStart w:id="280" w:name="_Toc25675469"/>
      <w:bookmarkStart w:id="281" w:name="_Toc26204919"/>
      <w:bookmarkStart w:id="282" w:name="_Toc26205088"/>
      <w:bookmarkStart w:id="283" w:name="_Toc26257478"/>
      <w:bookmarkStart w:id="284" w:name="_Toc26257647"/>
      <w:bookmarkStart w:id="285" w:name="_Toc26431340"/>
      <w:bookmarkStart w:id="286" w:name="_Toc26432508"/>
      <w:bookmarkStart w:id="287" w:name="_Toc26432638"/>
      <w:bookmarkStart w:id="288" w:name="_Toc26435933"/>
      <w:bookmarkStart w:id="289" w:name="_Toc26446674"/>
      <w:bookmarkStart w:id="290" w:name="_Toc98322126"/>
      <w:bookmarkStart w:id="291" w:name="_Toc98322164"/>
      <w:bookmarkStart w:id="292" w:name="_Toc99725356"/>
      <w:bookmarkStart w:id="293" w:name="_Toc99887122"/>
      <w:bookmarkStart w:id="294" w:name="_Toc99887415"/>
      <w:bookmarkStart w:id="295" w:name="_Toc99902625"/>
      <w:bookmarkStart w:id="296" w:name="_Toc99902698"/>
      <w:bookmarkStart w:id="297" w:name="_Toc99911029"/>
      <w:bookmarkStart w:id="298" w:name="_Toc100510276"/>
      <w:bookmarkStart w:id="299" w:name="_Toc100510595"/>
      <w:bookmarkStart w:id="300" w:name="_Toc101033204"/>
      <w:bookmarkStart w:id="301" w:name="_Toc101033277"/>
      <w:bookmarkStart w:id="302" w:name="_Toc101723042"/>
      <w:bookmarkStart w:id="303" w:name="_Toc101738393"/>
      <w:bookmarkStart w:id="304" w:name="_Toc103512681"/>
      <w:bookmarkStart w:id="305" w:name="_Toc104290099"/>
      <w:bookmarkStart w:id="306" w:name="_Toc104290175"/>
      <w:bookmarkStart w:id="307" w:name="_Toc107770100"/>
      <w:bookmarkStart w:id="308" w:name="_Toc107770456"/>
      <w:bookmarkStart w:id="309" w:name="_Toc107778808"/>
      <w:bookmarkStart w:id="310" w:name="_Toc108436847"/>
      <w:bookmarkStart w:id="311" w:name="_Toc108439869"/>
      <w:bookmarkStart w:id="312" w:name="_Toc109306984"/>
      <w:bookmarkStart w:id="313" w:name="_Toc109307056"/>
      <w:bookmarkStart w:id="314" w:name="_Toc109321334"/>
      <w:bookmarkStart w:id="315" w:name="_Toc109323739"/>
      <w:bookmarkStart w:id="316" w:name="_Toc109672090"/>
      <w:bookmarkStart w:id="317" w:name="_Toc109672852"/>
      <w:bookmarkStart w:id="318" w:name="_Toc1097629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75937428" w14:textId="77777777" w:rsidR="00FE43B9" w:rsidRDefault="00793607">
      <w:pPr>
        <w:pStyle w:val="Heading2"/>
      </w:pPr>
      <w:bookmarkStart w:id="319" w:name="_Toc109762916"/>
      <w:r>
        <w:t>Introduction</w:t>
      </w:r>
      <w:bookmarkEnd w:id="319"/>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20" w:name="_Toc109762917"/>
      <w:r w:rsidR="00C94725">
        <w:t>M</w:t>
      </w:r>
      <w:r w:rsidRPr="004A5012">
        <w:t>ethods to determine if students understand their work</w:t>
      </w:r>
      <w:bookmarkEnd w:id="320"/>
    </w:p>
    <w:p w14:paraId="07AA9FEE" w14:textId="564AFA8D" w:rsidR="002B0F94" w:rsidRDefault="002B0F94" w:rsidP="00D366CF">
      <w:pPr>
        <w:pStyle w:val="Heading3"/>
      </w:pPr>
      <w:bookmarkStart w:id="321" w:name="_Toc109762918"/>
      <w:r>
        <w:t>Introduction</w:t>
      </w:r>
      <w:bookmarkEnd w:id="321"/>
    </w:p>
    <w:p w14:paraId="074B7680" w14:textId="05E70A86" w:rsidR="006637F0" w:rsidRPr="00FA6EE0" w:rsidRDefault="00FD2E19" w:rsidP="00FA6EE0">
      <w:r>
        <w:t xml:space="preserve">There are numerous techniques for lecturers and teachers to determine whether students in a classroom comprehend the current topic </w:t>
      </w:r>
      <w:r>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22" w:name="_Assessments"/>
      <w:bookmarkStart w:id="323" w:name="_Ref105593695"/>
      <w:bookmarkStart w:id="324" w:name="_Ref105593705"/>
      <w:bookmarkStart w:id="325" w:name="_Toc109762919"/>
      <w:bookmarkEnd w:id="322"/>
      <w:r>
        <w:t>Assessments</w:t>
      </w:r>
      <w:bookmarkEnd w:id="323"/>
      <w:bookmarkEnd w:id="324"/>
      <w:bookmarkEnd w:id="325"/>
    </w:p>
    <w:p w14:paraId="33F1F616" w14:textId="50EAA9DD"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B5609A">
        <w:instrText xml:space="preserve"> ADDIN EN.CITE &lt;EndNote&gt;&lt;Cite&gt;&lt;Author&gt;Taras&lt;/Author&gt;&lt;Year&gt;2008&lt;/Year&gt;&lt;RecNum&gt;76&lt;/RecNum&gt;&lt;DisplayText&gt;(Taras, 2008)&lt;/DisplayText&gt;&lt;record&gt;&lt;rec-number&gt;76&lt;/rec-number&gt;&lt;foreign-keys&gt;&lt;key app="EN" db-id="axfrax5fbzf292e2axp5vvrlsvp09w5rxa20" timestamp="1656349276"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B5609A">
        <w:instrText xml:space="preserve"> ADDIN EN.CITE &lt;EndNote&gt;&lt;Cite&gt;&lt;Author&gt;Tosuncuoglu&lt;/Author&gt;&lt;Year&gt;2018&lt;/Year&gt;&lt;RecNum&gt;75&lt;/RecNum&gt;&lt;DisplayText&gt;(Tosuncuoglu, 2018)&lt;/DisplayText&gt;&lt;record&gt;&lt;rec-number&gt;75&lt;/rec-number&gt;&lt;foreign-keys&gt;&lt;key app="EN" db-id="axfrax5fbzf292e2axp5vvrlsvp09w5rxa20" timestamp="1656349274"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B5609A">
        <w:instrText xml:space="preserve"> ADDIN EN.CITE &lt;EndNote&gt;&lt;Cite&gt;&lt;Author&gt;Dixson&lt;/Author&gt;&lt;Year&gt;2016&lt;/Year&gt;&lt;RecNum&gt;77&lt;/RecNum&gt;&lt;DisplayText&gt;(Dixson &amp;amp; Worrell, 2016)&lt;/DisplayText&gt;&lt;record&gt;&lt;rec-number&gt;77&lt;/rec-number&gt;&lt;foreign-keys&gt;&lt;key app="EN" db-id="axfrax5fbzf292e2axp5vvrlsvp09w5rxa20" timestamp="1656349277"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2D6D2C34"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B5609A">
        <w:instrText xml:space="preserve"> ADDIN EN.CITE &lt;EndNote&gt;&lt;Cite&gt;&lt;Author&gt;Andersson&lt;/Author&gt;&lt;Year&gt;2008&lt;/Year&gt;&lt;RecNum&gt;84&lt;/RecNum&gt;&lt;DisplayText&gt;(Andersson, 2008)&lt;/DisplayText&gt;&lt;record&gt;&lt;rec-number&gt;84&lt;/rec-number&gt;&lt;foreign-keys&gt;&lt;key app="EN" db-id="axfrax5fbzf292e2axp5vvrlsvp09w5rxa20" timestamp="1656349342" guid="61adbdfb-0b7b-48a2-96ef-e4b18c1efb35"&gt;84&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B5609A">
        <w:instrText xml:space="preserve"> ADDIN EN.CITE &lt;EndNote&gt;&lt;Cite&gt;&lt;Author&gt;Hunt&lt;/Author&gt;&lt;Year&gt;2002&lt;/Year&gt;&lt;RecNum&gt;88&lt;/RecNum&gt;&lt;DisplayText&gt;(Hunt &amp;amp; Pellegrino, 2002)&lt;/DisplayText&gt;&lt;record&gt;&lt;rec-number&gt;88&lt;/rec-number&gt;&lt;foreign-keys&gt;&lt;key app="EN" db-id="axfrax5fbzf292e2axp5vvrlsvp09w5rxa20" timestamp="1656349344"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225CB28"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w:t>
      </w:r>
      <w:proofErr w:type="spellStart"/>
      <w:r w:rsidR="00FF43DD">
        <w:t>Jeelani</w:t>
      </w:r>
      <w:proofErr w:type="spellEnd"/>
      <w:r w:rsidR="00FF43DD">
        <w:t xml:space="preserve"> Bhat</w:t>
      </w:r>
      <w:r w:rsidR="007E04A2">
        <w:t> </w:t>
      </w:r>
      <w:r w:rsidR="00DD22D4">
        <w:fldChar w:fldCharType="begin"/>
      </w:r>
      <w:r w:rsidR="00B5609A">
        <w:instrText xml:space="preserve"> ADDIN EN.CITE &lt;EndNote&gt;&lt;Cite ExcludeAuth="1"&gt;&lt;Author&gt;Bhat&lt;/Author&gt;&lt;Year&gt;2019&lt;/Year&gt;&lt;RecNum&gt;80&lt;/RecNum&gt;&lt;DisplayText&gt;(2019)&lt;/DisplayText&gt;&lt;record&gt;&lt;rec-number&gt;80&lt;/rec-number&gt;&lt;foreign-keys&gt;&lt;key app="EN" db-id="axfrax5fbzf292e2axp5vvrlsvp09w5rxa20" timestamp="1656349282" guid="0bbb8cfc-c855-46ba-9c05-9b4503d02b9f"&gt;80&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20822836"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B5609A">
        <w:instrText xml:space="preserve"> ADDIN EN.CITE &lt;EndNote&gt;&lt;Cite&gt;&lt;Author&gt;Garrison&lt;/Author&gt;&lt;Year&gt;2007&lt;/Year&gt;&lt;RecNum&gt;78&lt;/RecNum&gt;&lt;DisplayText&gt;(Garrison &amp;amp; Ehringhaus, 2007)&lt;/DisplayText&gt;&lt;record&gt;&lt;rec-number&gt;78&lt;/rec-number&gt;&lt;foreign-keys&gt;&lt;key app="EN" db-id="axfrax5fbzf292e2axp5vvrlsvp09w5rxa20" timestamp="1656349279" guid="f8a23ea4-3f89-4b6e-aec6-9c74dd46bb5b"&gt;78&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B5609A">
        <w:instrText xml:space="preserve"> ADDIN EN.CITE &lt;EndNote&gt;&lt;Cite&gt;&lt;Author&gt;Angelo&lt;/Author&gt;&lt;Year&gt;1993&lt;/Year&gt;&lt;RecNum&gt;74&lt;/RecNum&gt;&lt;DisplayText&gt;(Angelo &amp;amp; Cross, 1993)&lt;/DisplayText&gt;&lt;record&gt;&lt;rec-number&gt;74&lt;/rec-number&gt;&lt;foreign-keys&gt;&lt;key app="EN" db-id="axfrax5fbzf292e2axp5vvrlsvp09w5rxa20" timestamp="1656349265"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 xml:space="preserve">described by Ahmad- and </w:t>
      </w:r>
      <w:proofErr w:type="spellStart"/>
      <w:r w:rsidR="00A275B8">
        <w:t>Jeelani</w:t>
      </w:r>
      <w:proofErr w:type="spellEnd"/>
      <w:r w:rsidR="00A275B8">
        <w:t xml:space="preserve"> Bhat </w:t>
      </w:r>
      <w:r w:rsidR="00A275B8">
        <w:fldChar w:fldCharType="begin"/>
      </w:r>
      <w:r w:rsidR="00B5609A">
        <w:instrText xml:space="preserve"> ADDIN EN.CITE &lt;EndNote&gt;&lt;Cite ExcludeAuth="1"&gt;&lt;Author&gt;Bhat&lt;/Author&gt;&lt;Year&gt;2019&lt;/Year&gt;&lt;RecNum&gt;80&lt;/RecNum&gt;&lt;DisplayText&gt;(2019)&lt;/DisplayText&gt;&lt;record&gt;&lt;rec-number&gt;80&lt;/rec-number&gt;&lt;foreign-keys&gt;&lt;key app="EN" db-id="axfrax5fbzf292e2axp5vvrlsvp09w5rxa20" timestamp="1656349282" guid="0bbb8cfc-c855-46ba-9c05-9b4503d02b9f"&gt;80&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675CB704"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B5609A">
        <w:instrText xml:space="preserve"> ADDIN EN.CITE &lt;EndNote&gt;&lt;Cite&gt;&lt;Author&gt;Qu&lt;/Author&gt;&lt;Year&gt;2013&lt;/Year&gt;&lt;RecNum&gt;81&lt;/RecNum&gt;&lt;DisplayText&gt;(Qu &amp;amp; Zhang, 2013)&lt;/DisplayText&gt;&lt;record&gt;&lt;rec-number&gt;81&lt;/rec-number&gt;&lt;foreign-keys&gt;&lt;key app="EN" db-id="axfrax5fbzf292e2axp5vvrlsvp09w5rxa20" timestamp="1656349284" guid="72bb2111-6b39-4ea8-a7e0-8e4decf188bd"&gt;81&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330E5297"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B5609A">
        <w:instrText xml:space="preserve"> ADDIN EN.CITE &lt;EndNote&gt;&lt;Cite&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7AEFE85A"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B5609A">
        <w:instrText xml:space="preserve"> ADDIN EN.CITE &lt;EndNote&gt;&lt;Cite&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90E0A5E"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B5609A">
        <w:instrText xml:space="preserve"> ADDIN EN.CITE &lt;EndNote&gt;&lt;Cite&gt;&lt;Author&gt;Sporer&lt;/Author&gt;&lt;Year&gt;2022&lt;/Year&gt;&lt;RecNum&gt;103&lt;/RecNum&gt;&lt;DisplayText&gt;(Sporer, 2022)&lt;/DisplayText&gt;&lt;record&gt;&lt;rec-number&gt;103&lt;/rec-number&gt;&lt;foreign-keys&gt;&lt;key app="EN" db-id="axfrax5fbzf292e2axp5vvrlsvp09w5rxa20" timestamp="1656350984"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3D3CDD2E" w14:textId="7B62FABD" w:rsidR="00C26BDB" w:rsidDel="0028579A" w:rsidRDefault="001C58AD" w:rsidP="000B38D7">
      <w:pPr>
        <w:ind w:left="1440"/>
        <w:rPr>
          <w:del w:id="326" w:author="HENRI VAN RENSBURG" w:date="2022-08-17T10:26:00Z"/>
        </w:rPr>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67ECF57C" w14:textId="252D7EA1" w:rsidR="00540A35" w:rsidRPr="00E6690A" w:rsidRDefault="0028579A">
      <w:pPr>
        <w:ind w:left="1440"/>
        <w:pPrChange w:id="327" w:author="HENRI VAN RENSBURG" w:date="2022-08-17T10:26:00Z">
          <w:pPr>
            <w:spacing w:after="0" w:line="240" w:lineRule="auto"/>
            <w:jc w:val="left"/>
          </w:pPr>
        </w:pPrChange>
      </w:pPr>
      <w:commentRangeStart w:id="328"/>
      <w:ins w:id="329" w:author="HENRI VAN RENSBURG" w:date="2022-08-17T10:26:00Z">
        <w:r>
          <w:t>xxx</w:t>
        </w:r>
      </w:ins>
      <w:commentRangeEnd w:id="328"/>
      <w:ins w:id="330" w:author="HENRI VAN RENSBURG" w:date="2022-08-17T10:27:00Z">
        <w:r>
          <w:rPr>
            <w:rStyle w:val="CommentReference"/>
          </w:rPr>
          <w:commentReference w:id="328"/>
        </w:r>
      </w:ins>
      <w:del w:id="331" w:author="HENRI VAN RENSBURG" w:date="2022-08-17T10:26:00Z">
        <w:r w:rsidR="00FA24E9" w:rsidDel="0028579A">
          <w:br w:type="page"/>
        </w:r>
      </w:del>
    </w:p>
    <w:p w14:paraId="34AF4166" w14:textId="03461708" w:rsidR="0017368C" w:rsidRDefault="0017368C" w:rsidP="00825D00">
      <w:pPr>
        <w:pStyle w:val="Heading4"/>
      </w:pPr>
      <w:bookmarkStart w:id="332" w:name="_Ref107252355"/>
      <w:bookmarkStart w:id="333" w:name="_Ref107252364"/>
      <w:bookmarkStart w:id="334" w:name="_Toc109762920"/>
      <w:r>
        <w:t>CFU techniques</w:t>
      </w:r>
      <w:bookmarkEnd w:id="332"/>
      <w:bookmarkEnd w:id="333"/>
      <w:bookmarkEnd w:id="334"/>
    </w:p>
    <w:p w14:paraId="11DDD955" w14:textId="7CEA2588"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B5609A">
        <w:instrText xml:space="preserve"> ADDIN EN.CITE &lt;EndNote&gt;&lt;Cite AuthorYear="1"&gt;&lt;Author&gt;Fisher&lt;/Author&gt;&lt;Year&gt;2014&lt;/Year&gt;&lt;RecNum&gt;13&lt;/RecNum&gt;&lt;DisplayText&gt;Fisher and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033BE378"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B5609A">
        <w:instrText xml:space="preserve"> ADDIN EN.CITE &lt;EndNote&gt;&lt;Cite&gt;&lt;Author&gt;Dufour&lt;/Author&gt;&lt;Year&gt;2021&lt;/Year&gt;&lt;RecNum&gt;89&lt;/RecNum&gt;&lt;DisplayText&gt;(Dufour, 2021)&lt;/DisplayText&gt;&lt;record&gt;&lt;rec-number&gt;89&lt;/rec-number&gt;&lt;foreign-keys&gt;&lt;key app="EN" db-id="axfrax5fbzf292e2axp5vvrlsvp09w5rxa20" timestamp="1656349345"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73865B49"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B5609A">
        <w:instrText xml:space="preserve"> ADDIN EN.CITE &lt;EndNote&gt;&lt;Cite&gt;&lt;Author&gt;Butt&lt;/Author&gt;&lt;Year&gt;2011&lt;/Year&gt;&lt;RecNum&gt;95&lt;/RecNum&gt;&lt;DisplayText&gt;(Butt &amp;amp; Iqbal, 2011)&lt;/DisplayText&gt;&lt;record&gt;&lt;rec-number&gt;95&lt;/rec-number&gt;&lt;foreign-keys&gt;&lt;key app="EN" db-id="axfrax5fbzf292e2axp5vvrlsvp09w5rxa20" timestamp="165634935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t>
      </w:r>
      <w:commentRangeStart w:id="335"/>
      <w:r w:rsidRPr="008853A6">
        <w:t xml:space="preserve">without students requesting assistance </w:t>
      </w:r>
      <w:commentRangeEnd w:id="335"/>
      <w:r w:rsidR="0028579A">
        <w:rPr>
          <w:rStyle w:val="CommentReference"/>
        </w:rPr>
        <w:commentReference w:id="335"/>
      </w:r>
      <w:r w:rsidRPr="008853A6">
        <w:t>or</w:t>
      </w:r>
      <w:r w:rsidR="004D0B13">
        <w:t xml:space="preserve"> poor performance in tests</w:t>
      </w:r>
      <w:r w:rsidRPr="008853A6">
        <w:t>, as explained in the section on assessments</w:t>
      </w:r>
      <w:r w:rsidR="00172A6D">
        <w:t xml:space="preserve"> </w:t>
      </w:r>
      <w:r w:rsidR="004F068D">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1D938062"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B5609A">
        <w:instrText xml:space="preserve"> ADDIN EN.CITE &lt;EndNote&gt;&lt;Cite&gt;&lt;Author&gt;McTighe&lt;/Author&gt;&lt;Year&gt;2021&lt;/Year&gt;&lt;RecNum&gt;90&lt;/RecNum&gt;&lt;DisplayText&gt;(McTighe, 2021)&lt;/DisplayText&gt;&lt;record&gt;&lt;rec-number&gt;90&lt;/rec-number&gt;&lt;foreign-keys&gt;&lt;key app="EN" db-id="axfrax5fbzf292e2axp5vvrlsvp09w5rxa20" timestamp="1656349345"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36" w:name="_Ref104892508"/>
      <w:bookmarkStart w:id="337" w:name="_Ref104892498"/>
      <w:bookmarkStart w:id="338" w:name="_Ref107251151"/>
      <w:r>
        <w:br w:type="page"/>
      </w:r>
    </w:p>
    <w:p w14:paraId="4B4DE631" w14:textId="7C843854" w:rsidR="00E63CDE" w:rsidRDefault="00E63CDE" w:rsidP="00E63CDE">
      <w:pPr>
        <w:pStyle w:val="Caption"/>
        <w:keepNext/>
      </w:pPr>
      <w:bookmarkStart w:id="339" w:name="_Toc109763312"/>
      <w:r>
        <w:lastRenderedPageBreak/>
        <w:t xml:space="preserve">Table </w:t>
      </w:r>
      <w:fldSimple w:instr=" SEQ Table \* ARABIC ">
        <w:r w:rsidR="00EB0542">
          <w:rPr>
            <w:noProof/>
          </w:rPr>
          <w:t>5</w:t>
        </w:r>
      </w:fldSimple>
      <w:bookmarkEnd w:id="336"/>
      <w:r>
        <w:t xml:space="preserve"> </w:t>
      </w:r>
      <w:bookmarkStart w:id="340" w:name="_Ref107251145"/>
      <w:r>
        <w:t>- CFU Disadvantages</w:t>
      </w:r>
      <w:bookmarkEnd w:id="337"/>
      <w:bookmarkEnd w:id="338"/>
      <w:bookmarkEnd w:id="339"/>
      <w:bookmarkEnd w:id="340"/>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41"/>
            <w:r w:rsidRPr="00393CC4">
              <w:rPr>
                <w:b/>
                <w:bCs/>
              </w:rPr>
              <w:t>Disadvant</w:t>
            </w:r>
            <w:r w:rsidR="00E22911" w:rsidRPr="00393CC4">
              <w:rPr>
                <w:b/>
                <w:bCs/>
              </w:rPr>
              <w:t>ag</w:t>
            </w:r>
            <w:r w:rsidRPr="00393CC4">
              <w:rPr>
                <w:b/>
                <w:bCs/>
              </w:rPr>
              <w:t>es of certain CFU techniques</w:t>
            </w:r>
            <w:commentRangeEnd w:id="341"/>
            <w:r w:rsidR="0028579A">
              <w:rPr>
                <w:rStyle w:val="CommentReference"/>
              </w:rPr>
              <w:commentReference w:id="341"/>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42" w:name="_Toc109762921"/>
      <w:r>
        <w:t>Student Feedback</w:t>
      </w:r>
      <w:bookmarkEnd w:id="342"/>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43"/>
      <w:r w:rsidR="004A4480">
        <w:t xml:space="preserve">31 responses </w:t>
      </w:r>
      <w:commentRangeEnd w:id="343"/>
      <w:r w:rsidR="0028579A">
        <w:rPr>
          <w:rStyle w:val="CommentReference"/>
        </w:rPr>
        <w:commentReference w:id="343"/>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06D73217"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B5609A">
        <w:instrText xml:space="preserve"> ADDIN EN.CITE &lt;EndNote&gt;&lt;Cite&gt;&lt;Author&gt;Böheim&lt;/Author&gt;&lt;Year&gt;2020&lt;/Year&gt;&lt;RecNum&gt;91&lt;/RecNum&gt;&lt;DisplayText&gt;(Böheim, 2020)&lt;/DisplayText&gt;&lt;record&gt;&lt;rec-number&gt;91&lt;/rec-number&gt;&lt;foreign-keys&gt;&lt;key app="EN" db-id="axfrax5fbzf292e2axp5vvrlsvp09w5rxa20" timestamp="165634934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B5609A">
        <w:instrText xml:space="preserve"> ADDIN EN.CITE &lt;EndNote&gt;&lt;Cite&gt;&lt;Author&gt;Kettner&lt;/Author&gt;&lt;Year&gt;2015&lt;/Year&gt;&lt;RecNum&gt;92&lt;/RecNum&gt;&lt;DisplayText&gt;(Kettner, 2015)&lt;/DisplayText&gt;&lt;record&gt;&lt;rec-number&gt;92&lt;/rec-number&gt;&lt;foreign-keys&gt;&lt;key app="EN" db-id="axfrax5fbzf292e2axp5vvrlsvp09w5rxa20" timestamp="1656349350"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ins w:id="344" w:author="HENRI VAN RENSBURG" w:date="2022-08-17T10:35:00Z">
        <w:r w:rsidR="0028579A">
          <w:t>r</w:t>
        </w:r>
      </w:ins>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45" w:name="_Toc109762922"/>
      <w:r>
        <w:lastRenderedPageBreak/>
        <w:t>Summary</w:t>
      </w:r>
      <w:bookmarkEnd w:id="345"/>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001A74A2"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B5609A">
        <w:instrText xml:space="preserve"> ADDIN EN.CITE &lt;EndNote&gt;&lt;Cite AuthorYear="1"&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46"/>
      <w:r w:rsidR="0087632C">
        <w:t>emotions</w:t>
      </w:r>
      <w:commentRangeEnd w:id="346"/>
      <w:r w:rsidR="0028579A">
        <w:rPr>
          <w:rStyle w:val="CommentReference"/>
        </w:rPr>
        <w:commentReference w:id="346"/>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47" w:name="_Toc109762923"/>
      <w:r>
        <w:lastRenderedPageBreak/>
        <w:t>F</w:t>
      </w:r>
      <w:r w:rsidR="00CC05E0" w:rsidRPr="00CC05E0">
        <w:t xml:space="preserve">acial expressions </w:t>
      </w:r>
      <w:r>
        <w:t xml:space="preserve">and connected </w:t>
      </w:r>
      <w:r w:rsidR="00CC05E0" w:rsidRPr="00CC05E0">
        <w:t>emotions</w:t>
      </w:r>
      <w:bookmarkEnd w:id="347"/>
    </w:p>
    <w:p w14:paraId="7384D7ED" w14:textId="2A818A5B" w:rsidR="00990D9B" w:rsidRDefault="00990D9B" w:rsidP="00D366CF">
      <w:pPr>
        <w:pStyle w:val="Heading3"/>
      </w:pPr>
      <w:bookmarkStart w:id="348" w:name="_Toc109762924"/>
      <w:r>
        <w:t>Introduction</w:t>
      </w:r>
      <w:bookmarkEnd w:id="348"/>
    </w:p>
    <w:p w14:paraId="42706CC2" w14:textId="294A2682"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ins w:id="349" w:author="HENRI VAN RENSBURG" w:date="2022-08-17T10:43:00Z">
        <w:r w:rsidR="0028579A">
          <w:t>,</w:t>
        </w:r>
      </w:ins>
      <w:r w:rsidR="0051300C">
        <w:t xml:space="preserve"> is a </w:t>
      </w:r>
      <w:commentRangeStart w:id="350"/>
      <w:commentRangeStart w:id="351"/>
      <w:r w:rsidR="0051300C">
        <w:t xml:space="preserve">valid </w:t>
      </w:r>
      <w:commentRangeEnd w:id="350"/>
      <w:r w:rsidR="0028579A">
        <w:rPr>
          <w:rStyle w:val="CommentReference"/>
        </w:rPr>
        <w:commentReference w:id="350"/>
      </w:r>
      <w:commentRangeEnd w:id="351"/>
      <w:r w:rsidR="0028579A">
        <w:rPr>
          <w:rStyle w:val="CommentReference"/>
        </w:rPr>
        <w:commentReference w:id="351"/>
      </w:r>
      <w:r w:rsidR="0051300C">
        <w:t>method</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35CD50D3"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B5609A">
        <w:instrText xml:space="preserve"> ADDIN EN.CITE &lt;EndNote&gt;&lt;Cite&gt;&lt;Author&gt;Butt&lt;/Author&gt;&lt;Year&gt;2011&lt;/Year&gt;&lt;RecNum&gt;95&lt;/RecNum&gt;&lt;DisplayText&gt;(Butt &amp;amp; Iqbal, 2011)&lt;/DisplayText&gt;&lt;record&gt;&lt;rec-number&gt;95&lt;/rec-number&gt;&lt;foreign-keys&gt;&lt;key app="EN" db-id="axfrax5fbzf292e2axp5vvrlsvp09w5rxa20" timestamp="165634935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B5609A">
        <w:instrText xml:space="preserve"> ADDIN EN.CITE &lt;EndNote&gt;&lt;Cite&gt;&lt;Author&gt;Ekman&lt;/Author&gt;&lt;Year&gt;1997&lt;/Year&gt;&lt;RecNum&gt;93&lt;/RecNum&gt;&lt;DisplayText&gt;(Ekman &amp;amp; Keltner, 1997)&lt;/DisplayText&gt;&lt;record&gt;&lt;rec-number&gt;93&lt;/rec-number&gt;&lt;foreign-keys&gt;&lt;key app="EN" db-id="axfrax5fbzf292e2axp5vvrlsvp09w5rxa20" timestamp="1656349352"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 xml:space="preserve">People </w:t>
      </w:r>
      <w:commentRangeStart w:id="352"/>
      <w:r w:rsidR="00875107" w:rsidRPr="00875107">
        <w:t xml:space="preserve">cannot </w:t>
      </w:r>
      <w:commentRangeEnd w:id="352"/>
      <w:r w:rsidR="0028579A">
        <w:rPr>
          <w:rStyle w:val="CommentReference"/>
        </w:rPr>
        <w:commentReference w:id="352"/>
      </w:r>
      <w:r w:rsidR="00875107" w:rsidRPr="00875107">
        <w:t>conceal their emotions since emotions are spontaneous</w:t>
      </w:r>
      <w:r w:rsidR="00875107">
        <w:t xml:space="preserve"> </w:t>
      </w:r>
      <w:r w:rsidR="00D823D9">
        <w:fldChar w:fldCharType="begin"/>
      </w:r>
      <w:r w:rsidR="00B5609A">
        <w:instrText xml:space="preserve"> ADDIN EN.CITE &lt;EndNote&gt;&lt;Cite&gt;&lt;Author&gt;Dimberg&lt;/Author&gt;&lt;Year&gt;2000&lt;/Year&gt;&lt;RecNum&gt;94&lt;/RecNum&gt;&lt;DisplayText&gt;(Dimberg&lt;style face="italic"&gt; et al.&lt;/style&gt;, 2000)&lt;/DisplayText&gt;&lt;record&gt;&lt;rec-number&gt;94&lt;/rec-number&gt;&lt;foreign-keys&gt;&lt;key app="EN" db-id="axfrax5fbzf292e2axp5vvrlsvp09w5rxa20" timestamp="1656349355"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53" w:name="_Toc109762925"/>
      <w:r>
        <w:t>Classroom f</w:t>
      </w:r>
      <w:r w:rsidR="00990D9B">
        <w:t xml:space="preserve">acial </w:t>
      </w:r>
      <w:r>
        <w:t>e</w:t>
      </w:r>
      <w:r w:rsidR="00990D9B">
        <w:t>xpressions</w:t>
      </w:r>
      <w:r w:rsidR="00FA0D33">
        <w:t xml:space="preserve"> and it’s connected emotion</w:t>
      </w:r>
      <w:bookmarkEnd w:id="353"/>
    </w:p>
    <w:p w14:paraId="6F4FED3B" w14:textId="425C6E94" w:rsidR="00695422" w:rsidRDefault="00695422" w:rsidP="00695422">
      <w:r>
        <w:t xml:space="preserve">There are six types of emotions most commonly noticed on people: disgust, sadness, happiness, fear, anger, and surprise </w:t>
      </w:r>
      <w:r>
        <w:fldChar w:fldCharType="begin"/>
      </w:r>
      <w:r w:rsidR="00B5609A">
        <w:instrText xml:space="preserve"> ADDIN EN.CITE &lt;EndNote&gt;&lt;Cite&gt;&lt;Author&gt;Yang&lt;/Author&gt;&lt;Year&gt;2018&lt;/Year&gt;&lt;RecNum&gt;97&lt;/RecNum&gt;&lt;DisplayText&gt;(Yang &amp;amp; Hirschberg, 2018)&lt;/DisplayText&gt;&lt;record&gt;&lt;rec-number&gt;97&lt;/rec-number&gt;&lt;foreign-keys&gt;&lt;key app="EN" db-id="axfrax5fbzf292e2axp5vvrlsvp09w5rxa20" timestamp="1656349360"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684CDB0E" w14:textId="21BDDFE8" w:rsidR="00695422"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B5609A">
        <w:instrText xml:space="preserve"> ADDIN EN.CITE &lt;EndNote&gt;&lt;Cite&gt;&lt;Author&gt;D’Mello&lt;/Author&gt;&lt;Year&gt;2012&lt;/Year&gt;&lt;RecNum&gt;100&lt;/RecNum&gt;&lt;DisplayText&gt;(D’Mello &amp;amp; Graesser, 2012)&lt;/DisplayText&gt;&lt;record&gt;&lt;rec-number&gt;100&lt;/rec-number&gt;&lt;foreign-keys&gt;&lt;key app="EN" db-id="axfrax5fbzf292e2axp5vvrlsvp09w5rxa20" timestamp="1656349366" guid="191b95bb-4e41-416d-9a03-67851189a7ff"&gt;100&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 xml:space="preserve">good grades. Confusion can be picked up by looking at the facial expressions of students. A study was done and found that lowered eyebrows and tightened lids were associated with confused expressions </w:t>
      </w:r>
      <w:r>
        <w:fldChar w:fldCharType="begin"/>
      </w:r>
      <w:r w:rsidR="00B5609A">
        <w:instrText xml:space="preserve"> ADDIN EN.CITE &lt;EndNote&gt;&lt;Cite&gt;&lt;Author&gt;D’Mello&lt;/Author&gt;&lt;Year&gt;2014&lt;/Year&gt;&lt;RecNum&gt;102&lt;/RecNum&gt;&lt;DisplayText&gt;(D’Mello &amp;amp; Graesser, 2014)&lt;/DisplayText&gt;&lt;record&gt;&lt;rec-number&gt;102&lt;/rec-number&gt;&lt;foreign-keys&gt;&lt;key app="EN" db-id="axfrax5fbzf292e2axp5vvrlsvp09w5rxa20" timestamp="1656349371" guid="d062ea68-293e-4a9c-bfef-369d1eafa110"&gt;102&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p>
    <w:p w14:paraId="617F59F7" w14:textId="77777777" w:rsidR="00E207C3" w:rsidRPr="00E528DE" w:rsidRDefault="00E207C3" w:rsidP="00E528DE"/>
    <w:p w14:paraId="3B7A3659" w14:textId="0BCB26E8" w:rsidR="0030549A" w:rsidRDefault="002F3C93" w:rsidP="00D366CF">
      <w:pPr>
        <w:pStyle w:val="Heading3"/>
      </w:pPr>
      <w:bookmarkStart w:id="354" w:name="_Toc109762926"/>
      <w:r>
        <w:lastRenderedPageBreak/>
        <w:t>Importance of these expressions</w:t>
      </w:r>
      <w:bookmarkEnd w:id="354"/>
    </w:p>
    <w:p w14:paraId="12037C6F" w14:textId="5AD1B46F" w:rsidR="00695422" w:rsidRDefault="00695422" w:rsidP="00695422">
      <w:r>
        <w:t xml:space="preserve">As mentioned previously, confusion causes cognitive disequilibrium, and students need to overcome this disequilibrium in order to move on </w:t>
      </w:r>
      <w:r>
        <w:fldChar w:fldCharType="begin"/>
      </w:r>
      <w:r w:rsidR="00B5609A">
        <w:instrText xml:space="preserve"> ADDIN EN.CITE &lt;EndNote&gt;&lt;Cite&gt;&lt;Author&gt;Arguel&lt;/Author&gt;&lt;Year&gt;2019&lt;/Year&gt;&lt;RecNum&gt;99&lt;/RecNum&gt;&lt;DisplayText&gt;(Arguel&lt;style face="italic"&gt; et al.&lt;/style&gt;, 2019)&lt;/DisplayText&gt;&lt;record&gt;&lt;rec-number&gt;99&lt;/rec-number&gt;&lt;foreign-keys&gt;&lt;key app="EN" db-id="axfrax5fbzf292e2axp5vvrlsvp09w5rxa20" timestamp="1656349362" guid="f26003b5-f739-4f29-bb96-d4faed729777"&gt;99&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xml:space="preserve">, anger, happiness </w:t>
      </w:r>
      <w:commentRangeStart w:id="355"/>
      <w:r>
        <w:t>and so forth</w:t>
      </w:r>
      <w:commentRangeEnd w:id="355"/>
      <w:r w:rsidR="0028579A">
        <w:rPr>
          <w:rStyle w:val="CommentReference"/>
        </w:rPr>
        <w:commentReference w:id="355"/>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04B4026E"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B5609A">
        <w:instrText xml:space="preserve"> ADDIN EN.CITE &lt;EndNote&gt;&lt;Cite&gt;&lt;Author&gt;Taylor&lt;/Author&gt;&lt;Year&gt;2000&lt;/Year&gt;&lt;RecNum&gt;104&lt;/RecNum&gt;&lt;DisplayText&gt;(Taylor, 2000)&lt;/DisplayText&gt;&lt;record&gt;&lt;rec-number&gt;104&lt;/rec-number&gt;&lt;foreign-keys&gt;&lt;key app="EN" db-id="axfrax5fbzf292e2axp5vvrlsvp09w5rxa20" timestamp="1656356637" guid="6709666c-d3ba-4a0f-89d9-c6a05003814a"&gt;104&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B5609A">
        <w:instrText xml:space="preserve"> ADDIN EN.CITE &lt;EndNote&gt;&lt;Cite&gt;&lt;Author&gt;Cherney&lt;/Author&gt;&lt;Year&gt;2021&lt;/Year&gt;&lt;RecNum&gt;105&lt;/RecNum&gt;&lt;DisplayText&gt;(Cherney, 2021)&lt;/DisplayText&gt;&lt;record&gt;&lt;rec-number&gt;105&lt;/rec-number&gt;&lt;foreign-keys&gt;&lt;key app="EN" db-id="axfrax5fbzf292e2axp5vvrlsvp09w5rxa20" timestamp="1656356886" guid="0ac5f0fc-fe9f-4f29-a72e-ab5beb166dc4"&gt;105&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w:t>
      </w:r>
      <w:proofErr w:type="spellStart"/>
      <w:r w:rsidR="00EB48FA">
        <w:rPr>
          <w:noProof/>
        </w:rPr>
        <w:t>Cherney</w:t>
      </w:r>
      <w:proofErr w:type="spellEnd"/>
      <w:r w:rsidR="00EB48FA">
        <w:rPr>
          <w:noProof/>
        </w:rPr>
        <w:t>,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56" w:name="_Ref107678839"/>
      <w:bookmarkStart w:id="357" w:name="_Toc109762927"/>
      <w:r>
        <w:t xml:space="preserve">Technologies and algorithms for recognizing </w:t>
      </w:r>
      <w:r w:rsidR="00A57298">
        <w:t xml:space="preserve">facial </w:t>
      </w:r>
      <w:r>
        <w:t>expressions</w:t>
      </w:r>
      <w:bookmarkEnd w:id="356"/>
      <w:bookmarkEnd w:id="357"/>
    </w:p>
    <w:p w14:paraId="782C236B" w14:textId="593960EE"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commentRangeStart w:id="358"/>
      <w:r w:rsidR="00C65C60">
        <w:t xml:space="preserve">chosen </w:t>
      </w:r>
      <w:commentRangeEnd w:id="358"/>
      <w:r w:rsidR="0028579A">
        <w:rPr>
          <w:rStyle w:val="CommentReference"/>
        </w:rPr>
        <w:commentReference w:id="358"/>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w:t>
      </w:r>
      <w:r w:rsidR="003C5218">
        <w:lastRenderedPageBreak/>
        <w:t xml:space="preserve">the brain of the </w:t>
      </w:r>
      <w:r w:rsidR="00E740BE">
        <w:t>system and</w:t>
      </w:r>
      <w:r w:rsidR="003C5218">
        <w:t xml:space="preserve"> will take the </w:t>
      </w:r>
      <w:proofErr w:type="spellStart"/>
      <w:r w:rsidR="003C5218">
        <w:t>percepts</w:t>
      </w:r>
      <w:proofErr w:type="spellEnd"/>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03DD7202"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B5609A">
        <w:instrText xml:space="preserve"> ADDIN EN.CITE &lt;EndNote&gt;&lt;Cite&gt;&lt;Author&gt;Russel&lt;/Author&gt;&lt;Year&gt;2021&lt;/Year&gt;&lt;RecNum&gt;106&lt;/RecNum&gt;&lt;DisplayText&gt;(Russel &amp;amp; Norvig, 2021)&lt;/DisplayText&gt;&lt;record&gt;&lt;rec-number&gt;106&lt;/rec-number&gt;&lt;foreign-keys&gt;&lt;key app="EN" db-id="axfrax5fbzf292e2axp5vvrlsvp09w5rxa20" timestamp="1656676839"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pPr>
        <w:keepNext/>
        <w:jc w:val="center"/>
        <w:pPrChange w:id="359" w:author="HENRI VAN RENSBURG" w:date="2022-08-17T11:04:00Z">
          <w:pPr>
            <w:keepNext/>
          </w:pPr>
        </w:pPrChange>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8750" cy="3167856"/>
                    </a:xfrm>
                    <a:prstGeom prst="rect">
                      <a:avLst/>
                    </a:prstGeom>
                  </pic:spPr>
                </pic:pic>
              </a:graphicData>
            </a:graphic>
          </wp:inline>
        </w:drawing>
      </w:r>
    </w:p>
    <w:p w14:paraId="6AFF4634" w14:textId="503A102D" w:rsidR="00FB0467" w:rsidRDefault="00FB0467">
      <w:pPr>
        <w:pStyle w:val="Caption"/>
        <w:jc w:val="center"/>
        <w:pPrChange w:id="360" w:author="HENRI VAN RENSBURG" w:date="2022-08-17T11:04:00Z">
          <w:pPr>
            <w:pStyle w:val="Caption"/>
          </w:pPr>
        </w:pPrChange>
      </w:pPr>
      <w:bookmarkStart w:id="361" w:name="_Ref107576750"/>
      <w:bookmarkStart w:id="362" w:name="_Toc109763316"/>
      <w:commentRangeStart w:id="363"/>
      <w:r>
        <w:t xml:space="preserve">Figure </w:t>
      </w:r>
      <w:commentRangeEnd w:id="363"/>
      <w:r w:rsidR="0028579A">
        <w:rPr>
          <w:rStyle w:val="CommentReference"/>
          <w:b w:val="0"/>
          <w:bCs w:val="0"/>
          <w:color w:val="auto"/>
        </w:rPr>
        <w:commentReference w:id="363"/>
      </w:r>
      <w:fldSimple w:instr=" SEQ Figure \* ARABIC ">
        <w:r w:rsidR="00EB0542">
          <w:rPr>
            <w:noProof/>
          </w:rPr>
          <w:t>2</w:t>
        </w:r>
      </w:fldSimple>
      <w:bookmarkEnd w:id="361"/>
      <w:r>
        <w:t xml:space="preserve"> - Basic Agent Working </w:t>
      </w:r>
      <w:r w:rsidR="007C1143">
        <w:fldChar w:fldCharType="begin"/>
      </w:r>
      <w:r w:rsidR="00B5609A">
        <w:instrText xml:space="preserve"> ADDIN EN.CITE &lt;EndNote&gt;&lt;Cite&gt;&lt;Author&gt;Russel&lt;/Author&gt;&lt;Year&gt;2021&lt;/Year&gt;&lt;RecNum&gt;106&lt;/RecNum&gt;&lt;DisplayText&gt;(Russel &amp;amp; Norvig, 2021)&lt;/DisplayText&gt;&lt;record&gt;&lt;rec-number&gt;106&lt;/rec-number&gt;&lt;foreign-keys&gt;&lt;key app="EN" db-id="axfrax5fbzf292e2axp5vvrlsvp09w5rxa20" timestamp="1656676839"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62"/>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ins w:id="364" w:author="HENRI VAN RENSBURG" w:date="2022-08-17T11:05:00Z">
        <w:r w:rsidR="0028579A">
          <w:t>:</w:t>
        </w:r>
      </w:ins>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5FB084D5" w:rsidR="00C45C43" w:rsidRDefault="00C45C43" w:rsidP="00B67F24">
      <w:pPr>
        <w:pStyle w:val="ListParagraph"/>
        <w:numPr>
          <w:ilvl w:val="1"/>
          <w:numId w:val="36"/>
        </w:numPr>
        <w:spacing w:after="0"/>
      </w:pPr>
      <w:r>
        <w:t>In order for the program to run, a computer needs to</w:t>
      </w:r>
      <w:r w:rsidR="00DD2474">
        <w:t xml:space="preserve"> be</w:t>
      </w:r>
      <w:r>
        <w:t xml:space="preserve"> used. </w:t>
      </w:r>
      <w:r w:rsidR="00DD2474">
        <w:t xml:space="preserve">It doesn’t need to be a </w:t>
      </w:r>
      <w:commentRangeStart w:id="365"/>
      <w:r w:rsidR="00DD2474">
        <w:t>high-end computer</w:t>
      </w:r>
      <w:commentRangeEnd w:id="365"/>
      <w:r w:rsidR="0028579A">
        <w:rPr>
          <w:rStyle w:val="CommentReference"/>
        </w:rPr>
        <w:commentReference w:id="365"/>
      </w:r>
      <w:r w:rsidR="00DD2474">
        <w:t xml:space="preserve">, as long as it has </w:t>
      </w:r>
      <w:commentRangeStart w:id="366"/>
      <w:r w:rsidR="00DD2474">
        <w:t>USB support.</w:t>
      </w:r>
      <w:commentRangeEnd w:id="366"/>
      <w:r w:rsidR="0028579A">
        <w:rPr>
          <w:rStyle w:val="CommentReference"/>
        </w:rPr>
        <w:commentReference w:id="366"/>
      </w:r>
      <w:r w:rsidR="00DD2474">
        <w:t xml:space="preserve">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commentRangeStart w:id="367"/>
      <w:r>
        <w:rPr>
          <w:b/>
          <w:bCs/>
        </w:rPr>
        <w:t>Agent</w:t>
      </w:r>
      <w:ins w:id="368" w:author="HENRI VAN RENSBURG" w:date="2022-08-17T11:07:00Z">
        <w:r w:rsidR="0028579A">
          <w:rPr>
            <w:b/>
            <w:bCs/>
          </w:rPr>
          <w:t>’</w:t>
        </w:r>
      </w:ins>
      <w:r>
        <w:rPr>
          <w:b/>
          <w:bCs/>
        </w:rPr>
        <w:t>s</w:t>
      </w:r>
      <w:commentRangeEnd w:id="367"/>
      <w:r w:rsidR="0028579A">
        <w:rPr>
          <w:rStyle w:val="CommentReference"/>
        </w:rPr>
        <w:commentReference w:id="367"/>
      </w:r>
      <w:r>
        <w:rPr>
          <w:b/>
          <w:bCs/>
        </w:rPr>
        <w:t xml:space="preserve">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69" w:name="_Toc109762928"/>
      <w:r>
        <w:t>Summary</w:t>
      </w:r>
      <w:bookmarkEnd w:id="369"/>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7A5C8CDE" w:rsidR="00CC33DC" w:rsidRDefault="00CC33DC" w:rsidP="00D32B00">
      <w:r>
        <w:t>These emotions are very important to lecture</w:t>
      </w:r>
      <w:r w:rsidR="00B87F7D">
        <w:t>r</w:t>
      </w:r>
      <w:r>
        <w:t>s because it allows them to get a better understanding</w:t>
      </w:r>
      <w:r w:rsidR="002E6980">
        <w:t xml:space="preserve"> of </w:t>
      </w:r>
      <w:commentRangeStart w:id="370"/>
      <w:r w:rsidR="002E6980">
        <w:t xml:space="preserve">how </w:t>
      </w:r>
      <w:commentRangeEnd w:id="370"/>
      <w:r w:rsidR="0028579A">
        <w:rPr>
          <w:rStyle w:val="CommentReference"/>
        </w:rPr>
        <w:commentReference w:id="370"/>
      </w:r>
      <w:r w:rsidR="002E6980">
        <w:t xml:space="preserve">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71" w:name="_Toc109762929"/>
      <w:r>
        <w:t>F</w:t>
      </w:r>
      <w:r w:rsidR="00127B62" w:rsidRPr="00127B62">
        <w:t>acial detection</w:t>
      </w:r>
      <w:r w:rsidR="00315501">
        <w:t xml:space="preserve"> and recognition</w:t>
      </w:r>
      <w:bookmarkEnd w:id="371"/>
    </w:p>
    <w:p w14:paraId="603559C5" w14:textId="701FA268" w:rsidR="00E24A80" w:rsidRDefault="00E24A80" w:rsidP="00D366CF">
      <w:pPr>
        <w:pStyle w:val="Heading3"/>
      </w:pPr>
      <w:bookmarkStart w:id="372" w:name="_Toc109762930"/>
      <w:r>
        <w:t>Introduction</w:t>
      </w:r>
      <w:bookmarkEnd w:id="372"/>
    </w:p>
    <w:p w14:paraId="412065D4" w14:textId="38134C6C"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B5609A">
        <w:instrText xml:space="preserve"> ADDIN EN.CITE &lt;EndNote&gt;&lt;Cite&gt;&lt;Author&gt;Mohammad&lt;/Author&gt;&lt;Year&gt;2020&lt;/Year&gt;&lt;RecNum&gt;108&lt;/RecNum&gt;&lt;DisplayText&gt;(Mohammad, 2020)&lt;/DisplayText&gt;&lt;record&gt;&lt;rec-number&gt;108&lt;/rec-number&gt;&lt;foreign-keys&gt;&lt;key app="EN" db-id="axfrax5fbzf292e2axp5vvrlsvp09w5rxa20" timestamp="1656681104"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73"/>
      <w:r w:rsidR="009419E3">
        <w:t xml:space="preserve">that was used </w:t>
      </w:r>
      <w:commentRangeEnd w:id="373"/>
      <w:r w:rsidR="0028579A">
        <w:rPr>
          <w:rStyle w:val="CommentReference"/>
        </w:rPr>
        <w:commentReference w:id="373"/>
      </w:r>
      <w:r w:rsidR="009419E3">
        <w:t xml:space="preserve">to create a </w:t>
      </w:r>
      <w:r w:rsidR="00B27539">
        <w:t>face-identifying</w:t>
      </w:r>
      <w:r w:rsidR="009419E3">
        <w:t xml:space="preserve"> system </w:t>
      </w:r>
      <w:r w:rsidR="009419E3">
        <w:fldChar w:fldCharType="begin"/>
      </w:r>
      <w:r w:rsidR="00B5609A">
        <w:instrText xml:space="preserve"> ADDIN EN.CITE &lt;EndNote&gt;&lt;Cite&gt;&lt;Author&gt;Libby&lt;/Author&gt;&lt;Year&gt;2021&lt;/Year&gt;&lt;RecNum&gt;111&lt;/RecNum&gt;&lt;DisplayText&gt;(Libby &amp;amp; Ehrenfeld, 2021)&lt;/DisplayText&gt;&lt;record&gt;&lt;rec-number&gt;111&lt;/rec-number&gt;&lt;foreign-keys&gt;&lt;key app="EN" db-id="axfrax5fbzf292e2axp5vvrlsvp09w5rxa20" timestamp="1656681961"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773FC6FC"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B5609A">
        <w:instrText xml:space="preserve"> ADDIN EN.CITE &lt;EndNote&gt;&lt;Cite&gt;&lt;Author&gt;Khan&lt;/Author&gt;&lt;Year&gt;2019&lt;/Year&gt;&lt;RecNum&gt;107&lt;/RecNum&gt;&lt;DisplayText&gt;(Khan&lt;style face="italic"&gt; et al.&lt;/style&gt;, 2019)&lt;/DisplayText&gt;&lt;record&gt;&lt;rec-number&gt;107&lt;/rec-number&gt;&lt;foreign-keys&gt;&lt;key app="EN" db-id="axfrax5fbzf292e2axp5vvrlsvp09w5rxa20" timestamp="1656680394"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B5609A">
        <w:instrText xml:space="preserve"> ADDIN EN.CITE &lt;EndNote&gt;&lt;Cite&gt;&lt;Author&gt;Kumar&lt;/Author&gt;&lt;Year&gt;2019&lt;/Year&gt;&lt;RecNum&gt;110&lt;/RecNum&gt;&lt;DisplayText&gt;(Kumar&lt;style face="italic"&gt; et al.&lt;/style&gt;, 2019)&lt;/DisplayText&gt;&lt;record&gt;&lt;rec-number&gt;110&lt;/rec-number&gt;&lt;foreign-keys&gt;&lt;key app="EN" db-id="axfrax5fbzf292e2axp5vvrlsvp09w5rxa20" timestamp="1656681638"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74"/>
      <w:r w:rsidR="00DA58ED">
        <w:t>algorithms</w:t>
      </w:r>
      <w:r w:rsidR="007C0FA8">
        <w:t xml:space="preserve">. </w:t>
      </w:r>
      <w:commentRangeEnd w:id="374"/>
      <w:r w:rsidR="0028579A">
        <w:rPr>
          <w:rStyle w:val="CommentReference"/>
        </w:rPr>
        <w:commentReference w:id="374"/>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595E5052" w:rsidR="00C206CA" w:rsidRDefault="00C206CA" w:rsidP="0058226E">
      <w:r>
        <w:t>During this section,</w:t>
      </w:r>
      <w:r w:rsidR="00620B7B">
        <w:t xml:space="preserve"> </w:t>
      </w:r>
      <w:commentRangeStart w:id="375"/>
      <w:r w:rsidR="00620B7B">
        <w:t xml:space="preserve">facial detection and recognition workings </w:t>
      </w:r>
      <w:commentRangeEnd w:id="375"/>
      <w:r w:rsidR="0028579A">
        <w:rPr>
          <w:rStyle w:val="CommentReference"/>
        </w:rPr>
        <w:commentReference w:id="375"/>
      </w:r>
      <w:r w:rsidR="00620B7B">
        <w:t>will be discussed, along with c</w:t>
      </w:r>
      <w:r>
        <w:t>urrent facial detection and recognition applications</w:t>
      </w:r>
      <w:r w:rsidR="00620B7B">
        <w:t xml:space="preserve">, </w:t>
      </w:r>
      <w:r>
        <w:t>and the advantages and disadvantages thereof.</w:t>
      </w:r>
    </w:p>
    <w:p w14:paraId="4F790132" w14:textId="77777777" w:rsidR="008509D6" w:rsidRDefault="008509D6" w:rsidP="00D366CF">
      <w:pPr>
        <w:pStyle w:val="Heading3"/>
      </w:pPr>
      <w:bookmarkStart w:id="376" w:name="_Ref107678885"/>
      <w:bookmarkStart w:id="377" w:name="_Toc109762931"/>
      <w:r>
        <w:t>How facial detection work</w:t>
      </w:r>
      <w:bookmarkEnd w:id="376"/>
      <w:bookmarkEnd w:id="377"/>
    </w:p>
    <w:p w14:paraId="702FC842" w14:textId="22F83792" w:rsidR="008509D6" w:rsidRDefault="008509D6" w:rsidP="008509D6">
      <w:commentRangeStart w:id="378"/>
      <w:commentRangeStart w:id="379"/>
      <w:r>
        <w:t>Face expression recognition</w:t>
      </w:r>
      <w:commentRangeEnd w:id="378"/>
      <w:r w:rsidR="0028579A">
        <w:rPr>
          <w:rStyle w:val="CommentReference"/>
        </w:rPr>
        <w:commentReference w:id="378"/>
      </w:r>
      <w:commentRangeEnd w:id="379"/>
      <w:r w:rsidR="00034F5F">
        <w:rPr>
          <w:rStyle w:val="CommentReference"/>
        </w:rPr>
        <w:commentReference w:id="379"/>
      </w:r>
      <w:r>
        <w:t>, also known as “FER ”, is the method of using either descriptors or Facial Characteristic Points to determine which facial expression is expressed. The efficiency of FER depends on how accurate the facial features can be extracted for the descriptor </w:t>
      </w:r>
      <w:r>
        <w:fldChar w:fldCharType="begin"/>
      </w:r>
      <w:r w:rsidR="00B5609A">
        <w:instrText xml:space="preserve"> ADDIN EN.CITE &lt;EndNote&gt;&lt;Cite&gt;&lt;Author&gt;Anil&lt;/Author&gt;&lt;Year&gt;2016&lt;/Year&gt;&lt;RecNum&gt;118&lt;/RecNum&gt;&lt;DisplayText&gt;(Anil &amp;amp; Suresh, 2016)&lt;/DisplayText&gt;&lt;record&gt;&lt;rec-number&gt;118&lt;/rec-number&gt;&lt;foreign-keys&gt;&lt;key app="EN" db-id="axfrax5fbzf292e2axp5vvrlsvp09w5rxa20" timestamp="165677668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B5609A">
        <w:instrText xml:space="preserve"> ADDIN EN.CITE &lt;EndNote&gt;&lt;Cite&gt;&lt;Author&gt;Revina&lt;/Author&gt;&lt;Year&gt;2021&lt;/Year&gt;&lt;RecNum&gt;119&lt;/RecNum&gt;&lt;DisplayText&gt;(Revina &amp;amp; Emmanuel, 2021)&lt;/DisplayText&gt;&lt;record&gt;&lt;rec-number&gt;119&lt;/rec-number&gt;&lt;foreign-keys&gt;&lt;key app="EN" db-id="axfrax5fbzf292e2axp5vvrlsvp09w5rxa20" timestamp="1656777591"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08F8B169" w:rsidR="00F96238" w:rsidRDefault="008509D6" w:rsidP="008509D6">
      <w:r w:rsidRPr="00DE6C75">
        <w:t>Generally, appearance-based methods extract the textural variations of face images using a variety of descriptors</w:t>
      </w:r>
      <w:r>
        <w:t xml:space="preserve"> </w:t>
      </w:r>
      <w:r>
        <w:fldChar w:fldCharType="begin"/>
      </w:r>
      <w:r w:rsidR="00B5609A">
        <w:instrText xml:space="preserve"> ADDIN EN.CITE &lt;EndNote&gt;&lt;Cite&gt;&lt;Author&gt;Yu&lt;/Author&gt;&lt;Year&gt;2015&lt;/Year&gt;&lt;RecNum&gt;121&lt;/RecNum&gt;&lt;DisplayText&gt;(Yu &amp;amp; Liu, 2015)&lt;/DisplayText&gt;&lt;record&gt;&lt;rec-number&gt;121&lt;/rec-number&gt;&lt;foreign-keys&gt;&lt;key app="EN" db-id="axfrax5fbzf292e2axp5vvrlsvp09w5rxa20" timestamp="1656778669"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B5609A">
        <w:instrText xml:space="preserve"> ADDIN EN.CITE &lt;EndNote&gt;&lt;Cite&gt;&lt;Author&gt;Anil&lt;/Author&gt;&lt;Year&gt;2016&lt;/Year&gt;&lt;RecNum&gt;118&lt;/RecNum&gt;&lt;DisplayText&gt;(Anil &amp;amp; Suresh, 2016)&lt;/DisplayText&gt;&lt;record&gt;&lt;rec-number&gt;118&lt;/rec-number&gt;&lt;foreign-keys&gt;&lt;key app="EN" db-id="axfrax5fbzf292e2axp5vvrlsvp09w5rxa20" timestamp="165677668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1D8592B2" w:rsidR="003313D4" w:rsidRPr="00304EF4" w:rsidRDefault="00F96238" w:rsidP="00F96238">
      <w:pPr>
        <w:spacing w:after="0" w:line="240" w:lineRule="auto"/>
        <w:jc w:val="left"/>
      </w:pPr>
      <w:r>
        <w:br w:type="page"/>
      </w:r>
    </w:p>
    <w:p w14:paraId="57F6F0AD" w14:textId="77777777" w:rsidR="008509D6" w:rsidRDefault="008509D6" w:rsidP="008509D6">
      <w:pPr>
        <w:spacing w:after="0"/>
        <w:rPr>
          <w:b/>
          <w:bCs/>
        </w:rPr>
      </w:pPr>
      <w:r>
        <w:rPr>
          <w:b/>
          <w:bCs/>
        </w:rPr>
        <w:lastRenderedPageBreak/>
        <w:t>Geometric features</w:t>
      </w:r>
    </w:p>
    <w:p w14:paraId="19F90901" w14:textId="60A71166"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B5609A">
        <w:instrText xml:space="preserve"> ADDIN EN.CITE &lt;EndNote&gt;&lt;Cite&gt;&lt;Author&gt;Youssif&lt;/Author&gt;&lt;Year&gt;2011&lt;/Year&gt;&lt;RecNum&gt;120&lt;/RecNum&gt;&lt;DisplayText&gt;(Youssif &amp;amp; Asker, 2011)&lt;/DisplayText&gt;&lt;record&gt;&lt;rec-number&gt;120&lt;/rec-number&gt;&lt;foreign-keys&gt;&lt;key app="EN" db-id="axfrax5fbzf292e2axp5vvrlsvp09w5rxa20" timestamp="1656778120"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ins w:id="380" w:author="HENRI VAN RENSBURG" w:date="2022-08-17T11:18:00Z">
        <w:r w:rsidR="0028579A">
          <w:t xml:space="preserve">Section xxx: </w:t>
        </w:r>
      </w:ins>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81" w:name="_Toc109762932"/>
      <w:r>
        <w:t>A</w:t>
      </w:r>
      <w:r w:rsidR="00B237F2">
        <w:t>pplication</w:t>
      </w:r>
      <w:r>
        <w:t>s of facial detection and recognition</w:t>
      </w:r>
      <w:bookmarkEnd w:id="381"/>
    </w:p>
    <w:p w14:paraId="52041066" w14:textId="5C350ED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B5609A">
        <w:instrText xml:space="preserve"> ADDIN EN.CITE &lt;EndNote&gt;&lt;Cite&gt;&lt;Author&gt;Bernstein&lt;/Author&gt;&lt;Year&gt;2020&lt;/Year&gt;&lt;RecNum&gt;112&lt;/RecNum&gt;&lt;DisplayText&gt;(Bernstein, 2020)&lt;/DisplayText&gt;&lt;record&gt;&lt;rec-number&gt;112&lt;/rec-number&gt;&lt;foreign-keys&gt;&lt;key app="EN" db-id="axfrax5fbzf292e2axp5vvrlsvp09w5rxa20" timestamp="1656683122"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commentRangeStart w:id="382"/>
      <w:ins w:id="383" w:author="HENRI VAN RENSBURG" w:date="2022-08-17T11:19:00Z">
        <w:r w:rsidR="0028579A">
          <w:t xml:space="preserve">general / common </w:t>
        </w:r>
        <w:commentRangeEnd w:id="382"/>
        <w:r w:rsidR="0028579A">
          <w:rPr>
            <w:rStyle w:val="CommentReference"/>
          </w:rPr>
          <w:commentReference w:id="382"/>
        </w:r>
      </w:ins>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8657786"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B5609A">
        <w:instrText xml:space="preserve"> ADDIN EN.CITE &lt;EndNote&gt;&lt;Cite&gt;&lt;Author&gt;Balla&lt;/Author&gt;&lt;Year&gt;2018&lt;/Year&gt;&lt;RecNum&gt;113&lt;/RecNum&gt;&lt;DisplayText&gt;(Balla &amp;amp; Jadhao, 2018)&lt;/DisplayText&gt;&lt;record&gt;&lt;rec-number&gt;113&lt;/rec-number&gt;&lt;foreign-keys&gt;&lt;key app="EN" db-id="axfrax5fbzf292e2axp5vvrlsvp09w5rxa20" timestamp="1656683539"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23CA971"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B5609A">
        <w:instrText xml:space="preserve"> ADDIN EN.CITE &lt;EndNote&gt;&lt;Cite&gt;&lt;Author&gt;Delac&lt;/Author&gt;&lt;Year&gt;2004&lt;/Year&gt;&lt;RecNum&gt;114&lt;/RecNum&gt;&lt;DisplayText&gt;(Delac &amp;amp; Grgic, 2004)&lt;/DisplayText&gt;&lt;record&gt;&lt;rec-number&gt;114&lt;/rec-number&gt;&lt;foreign-keys&gt;&lt;key app="EN" db-id="axfrax5fbzf292e2axp5vvrlsvp09w5rxa20" timestamp="1656683771"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B5609A">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axfrax5fbzf292e2axp5vvrlsvp09w5rxa20" timestamp="1656683829"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3E9B3CF4"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84"/>
      <w:commentRangeStart w:id="385"/>
      <w:r w:rsidR="00285C8E" w:rsidRPr="0028579A">
        <w:rPr>
          <w:i/>
          <w:iCs/>
          <w:rPrChange w:id="386" w:author="HENRI VAN RENSBURG" w:date="2022-08-17T11:23:00Z">
            <w:rPr/>
          </w:rPrChange>
        </w:rPr>
        <w:fldChar w:fldCharType="begin"/>
      </w:r>
      <w:r w:rsidR="00285C8E" w:rsidRPr="0028579A">
        <w:rPr>
          <w:i/>
          <w:iCs/>
          <w:rPrChange w:id="387" w:author="HENRI VAN RENSBURG" w:date="2022-08-17T11:23:00Z">
            <w:rPr/>
          </w:rPrChange>
        </w:rPr>
        <w:instrText xml:space="preserve"> REF _Ref107584341 \h </w:instrText>
      </w:r>
      <w:r w:rsidR="0028579A">
        <w:rPr>
          <w:i/>
          <w:iCs/>
        </w:rPr>
        <w:instrText xml:space="preserve"> \* MERGEFORMAT </w:instrText>
      </w:r>
      <w:r w:rsidR="00285C8E" w:rsidRPr="0028579A">
        <w:rPr>
          <w:i/>
          <w:iCs/>
          <w:rPrChange w:id="388" w:author="HENRI VAN RENSBURG" w:date="2022-08-17T11:23:00Z">
            <w:rPr>
              <w:i/>
              <w:iCs/>
            </w:rPr>
          </w:rPrChange>
        </w:rPr>
      </w:r>
      <w:r w:rsidR="00285C8E" w:rsidRPr="0028579A">
        <w:rPr>
          <w:i/>
          <w:iCs/>
          <w:rPrChange w:id="389" w:author="HENRI VAN RENSBURG" w:date="2022-08-17T11:23:00Z">
            <w:rPr/>
          </w:rPrChange>
        </w:rPr>
        <w:fldChar w:fldCharType="separate"/>
      </w:r>
      <w:r w:rsidR="00EB0542" w:rsidRPr="0028579A">
        <w:rPr>
          <w:i/>
          <w:iCs/>
          <w:rPrChange w:id="390" w:author="HENRI VAN RENSBURG" w:date="2022-08-17T11:23:00Z">
            <w:rPr/>
          </w:rPrChange>
        </w:rPr>
        <w:t>Advantages and Disadvantages of facial detection and recognition</w:t>
      </w:r>
      <w:r w:rsidR="00285C8E" w:rsidRPr="0028579A">
        <w:rPr>
          <w:i/>
          <w:iCs/>
          <w:rPrChange w:id="391" w:author="HENRI VAN RENSBURG" w:date="2022-08-17T11:23:00Z">
            <w:rPr/>
          </w:rPrChange>
        </w:rPr>
        <w:fldChar w:fldCharType="end"/>
      </w:r>
      <w:commentRangeEnd w:id="384"/>
      <w:r w:rsidR="0028579A">
        <w:rPr>
          <w:rStyle w:val="CommentReference"/>
        </w:rPr>
        <w:commentReference w:id="384"/>
      </w:r>
      <w:commentRangeEnd w:id="385"/>
      <w:r w:rsidR="00034F5F">
        <w:rPr>
          <w:rStyle w:val="CommentReference"/>
        </w:rPr>
        <w:commentReference w:id="385"/>
      </w:r>
      <w:r w:rsidR="00285C8E">
        <w:t xml:space="preserve"> secti</w:t>
      </w:r>
      <w:bookmarkStart w:id="392" w:name="_GoBack"/>
      <w:bookmarkEnd w:id="392"/>
      <w:r w:rsidR="00285C8E">
        <w:t>on,</w:t>
      </w:r>
      <w:ins w:id="393" w:author="Hano Strydom" w:date="2022-08-23T11:10:00Z">
        <w:r w:rsidR="00034F5F">
          <w:fldChar w:fldCharType="begin"/>
        </w:r>
        <w:r w:rsidR="00034F5F">
          <w:instrText xml:space="preserve"> REF _Ref107584334 \h </w:instrText>
        </w:r>
      </w:ins>
      <w:r w:rsidR="00034F5F">
        <w:fldChar w:fldCharType="separate"/>
      </w:r>
      <w:ins w:id="394" w:author="Hano Strydom" w:date="2022-08-23T11:10:00Z">
        <w:r w:rsidR="00034F5F">
          <w:fldChar w:fldCharType="end"/>
        </w:r>
      </w:ins>
      <w:r w:rsidR="00285C8E">
        <w:t xml:space="preserve"> </w:t>
      </w:r>
      <w:r w:rsidR="00892C80">
        <w:t xml:space="preserve">but according to </w:t>
      </w:r>
      <w:r w:rsidR="00444DD4">
        <w:lastRenderedPageBreak/>
        <w:t xml:space="preserve">a study done by </w:t>
      </w:r>
      <w:r w:rsidR="00444DD4">
        <w:fldChar w:fldCharType="begin"/>
      </w:r>
      <w:r w:rsidR="00B5609A">
        <w:instrText xml:space="preserve"> ADDIN EN.CITE &lt;EndNote&gt;&lt;Cite AuthorYear="1"&gt;&lt;Author&gt;Smith&lt;/Author&gt;&lt;Year&gt;2019&lt;/Year&gt;&lt;RecNum&gt;117&lt;/RecNum&gt;&lt;DisplayText&gt;Smith (2019)&lt;/DisplayText&gt;&lt;record&gt;&lt;rec-number&gt;117&lt;/rec-number&gt;&lt;foreign-keys&gt;&lt;key app="EN" db-id="axfrax5fbzf292e2axp5vvrlsvp09w5rxa20" timestamp="1656684763"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95" w:name="_Ref107584334"/>
      <w:bookmarkStart w:id="396" w:name="_Ref107584341"/>
      <w:bookmarkStart w:id="397" w:name="_Toc109762933"/>
      <w:r>
        <w:t>Advantages and Disadvantages of facial detection</w:t>
      </w:r>
      <w:r w:rsidR="00E113B2">
        <w:t xml:space="preserve"> and recognition</w:t>
      </w:r>
      <w:bookmarkEnd w:id="395"/>
      <w:bookmarkEnd w:id="396"/>
      <w:bookmarkEnd w:id="397"/>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04D41AFA"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B5609A">
        <w:instrText xml:space="preserve"> ADDIN EN.CITE &lt;EndNote&gt;&lt;Cite&gt;&lt;Author&gt;Owayjan&lt;/Author&gt;&lt;Year&gt;2015&lt;/Year&gt;&lt;RecNum&gt;125&lt;/RecNum&gt;&lt;DisplayText&gt;(Owayjan&lt;style face="italic"&gt; et al.&lt;/style&gt;, 2015)&lt;/DisplayText&gt;&lt;record&gt;&lt;rec-number&gt;125&lt;/rec-number&gt;&lt;foreign-keys&gt;&lt;key app="EN" db-id="axfrax5fbzf292e2axp5vvrlsvp09w5rxa20" timestamp="1656877171" guid="29d3f5b8-2624-457e-bcdc-ca9e6654af1b"&gt;125&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362A16B5"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B5609A">
        <w:instrText xml:space="preserve"> ADDIN EN.CITE &lt;EndNote&gt;&lt;Cite&gt;&lt;Author&gt;Omoyiola&lt;/Author&gt;&lt;Year&gt;2018&lt;/Year&gt;&lt;RecNum&gt;126&lt;/RecNum&gt;&lt;DisplayText&gt;(Omoyiola, 2018)&lt;/DisplayText&gt;&lt;record&gt;&lt;rec-number&gt;126&lt;/rec-number&gt;&lt;foreign-keys&gt;&lt;key app="EN" db-id="axfrax5fbzf292e2axp5vvrlsvp09w5rxa20" timestamp="1656877403" guid="8e334be8-b8ac-442d-b3af-1b9657411dae"&gt;126&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B5609A">
        <w:instrText xml:space="preserve"> ADDIN EN.CITE &lt;EndNote&gt;&lt;Cite&gt;&lt;Author&gt;Vazquez-Fernandez&lt;/Author&gt;&lt;Year&gt;2016&lt;/Year&gt;&lt;RecNum&gt;127&lt;/RecNum&gt;&lt;DisplayText&gt;(Vazquez-Fernandez &amp;amp; Gonzalez-Jimenez, 2016)&lt;/DisplayText&gt;&lt;record&gt;&lt;rec-number&gt;127&lt;/rec-number&gt;&lt;foreign-keys&gt;&lt;key app="EN" db-id="axfrax5fbzf292e2axp5vvrlsvp09w5rxa20" timestamp="1656877671" guid="0a5e35f4-f173-4dcd-9595-c1c841c0c706"&gt;127&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744A2364"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B5609A">
        <w:instrText xml:space="preserve"> ADDIN EN.CITE &lt;EndNote&gt;&lt;Cite&gt;&lt;Author&gt;Gargaro&lt;/Author&gt;&lt;Year&gt;2022&lt;/Year&gt;&lt;RecNum&gt;128&lt;/RecNum&gt;&lt;DisplayText&gt;(Gargaro, 2022)&lt;/DisplayText&gt;&lt;record&gt;&lt;rec-number&gt;128&lt;/rec-number&gt;&lt;foreign-keys&gt;&lt;key app="EN" db-id="axfrax5fbzf292e2axp5vvrlsvp09w5rxa20" timestamp="1656877908" guid="a8fb763c-da45-4758-a417-021856419ed6"&gt;128&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738C1838"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w:t>
      </w:r>
      <w:r w:rsidR="00D04DE9">
        <w:lastRenderedPageBreak/>
        <w:t xml:space="preserve">and recognition </w:t>
      </w:r>
      <w:r w:rsidR="00B27539">
        <w:t>are</w:t>
      </w:r>
      <w:r w:rsidR="00D04DE9">
        <w:t xml:space="preserve"> one of the main methods of recording attendance because it requires virtually zero effort from the students </w:t>
      </w:r>
      <w:r w:rsidR="00D04DE9">
        <w:fldChar w:fldCharType="begin"/>
      </w:r>
      <w:r w:rsidR="00B5609A">
        <w:instrText xml:space="preserve"> ADDIN EN.CITE &lt;EndNote&gt;&lt;Cite&gt;&lt;Author&gt;Kar&lt;/Author&gt;&lt;Year&gt;2012&lt;/Year&gt;&lt;RecNum&gt;129&lt;/RecNum&gt;&lt;DisplayText&gt;(Kar&lt;style face="italic"&gt; et al.&lt;/style&gt;, 2012)&lt;/DisplayText&gt;&lt;record&gt;&lt;rec-number&gt;129&lt;/rec-number&gt;&lt;foreign-keys&gt;&lt;key app="EN" db-id="axfrax5fbzf292e2axp5vvrlsvp09w5rxa20" timestamp="1656878560"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B5609A">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axfrax5fbzf292e2axp5vvrlsvp09w5rxa20" timestamp="1656878734"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t>Disadvantages</w:t>
      </w:r>
    </w:p>
    <w:p w14:paraId="3AA446A0" w14:textId="5F0F0AA2" w:rsidR="00B42479" w:rsidRDefault="00B42479" w:rsidP="00A25125">
      <w:pPr>
        <w:pStyle w:val="ListParagraph"/>
        <w:numPr>
          <w:ilvl w:val="0"/>
          <w:numId w:val="40"/>
        </w:numPr>
      </w:pPr>
      <w:r>
        <w:t>Privacy</w:t>
      </w:r>
    </w:p>
    <w:p w14:paraId="574CA75B" w14:textId="18F3A047"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B5609A">
        <w:instrText xml:space="preserve"> ADDIN EN.CITE &lt;EndNote&gt;&lt;Cite&gt;&lt;Author&gt;Wright&lt;/Author&gt;&lt;Year&gt;2018&lt;/Year&gt;&lt;RecNum&gt;122&lt;/RecNum&gt;&lt;DisplayText&gt;(Wright, 2018)&lt;/DisplayText&gt;&lt;record&gt;&lt;rec-number&gt;122&lt;/rec-number&gt;&lt;foreign-keys&gt;&lt;key app="EN" db-id="axfrax5fbzf292e2axp5vvrlsvp09w5rxa20" timestamp="1656855218"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B5609A">
        <w:instrText xml:space="preserve"> ADDIN EN.CITE &lt;EndNote&gt;&lt;Cite AuthorYear="1"&gt;&lt;Author&gt;Institute&lt;/Author&gt;&lt;Year&gt;2019&lt;/Year&gt;&lt;RecNum&gt;123&lt;/RecNum&gt;&lt;DisplayText&gt;Institute (2019)&lt;/DisplayText&gt;&lt;record&gt;&lt;rec-number&gt;123&lt;/rec-number&gt;&lt;foreign-keys&gt;&lt;key app="EN" db-id="axfrax5fbzf292e2axp5vvrlsvp09w5rxa20" timestamp="1656856049"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F65350">
        <w:instrText xml:space="preserve"> ADDIN EN.CITE &lt;EndNote&gt;&lt;Cite&gt;&lt;Author&gt;Government&lt;/Author&gt;&lt;Year&gt;1996&lt;/Year&gt;&lt;RecNum&gt;124&lt;/RecNum&gt;&lt;DisplayText&gt;(Government, 1996)&lt;/DisplayText&gt;&lt;record&gt;&lt;rec-number&gt;124&lt;/rec-number&gt;&lt;foreign-keys&gt;&lt;key app="EN" db-id="axfrax5fbzf292e2axp5vvrlsvp09w5rxa20" timestamp="1656867986"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61A7BD86"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B5609A">
        <w:instrText xml:space="preserve"> ADDIN EN.CITE &lt;EndNote&gt;&lt;Cite&gt;&lt;Author&gt;Libby&lt;/Author&gt;&lt;Year&gt;2021&lt;/Year&gt;&lt;RecNum&gt;111&lt;/RecNum&gt;&lt;DisplayText&gt;(Libby &amp;amp; Ehrenfeld, 2021)&lt;/DisplayText&gt;&lt;record&gt;&lt;rec-number&gt;111&lt;/rec-number&gt;&lt;foreign-keys&gt;&lt;key app="EN" db-id="axfrax5fbzf292e2axp5vvrlsvp09w5rxa20" timestamp="1656681961"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173BEEA4"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B5609A">
        <w:instrText xml:space="preserve"> ADDIN EN.CITE &lt;EndNote&gt;&lt;Cite&gt;&lt;Author&gt;Gargaro&lt;/Author&gt;&lt;Year&gt;2022&lt;/Year&gt;&lt;RecNum&gt;128&lt;/RecNum&gt;&lt;DisplayText&gt;(Gargaro, 2022)&lt;/DisplayText&gt;&lt;record&gt;&lt;rec-number&gt;128&lt;/rec-number&gt;&lt;foreign-keys&gt;&lt;key app="EN" db-id="axfrax5fbzf292e2axp5vvrlsvp09w5rxa20" timestamp="1656877908" guid="a8fb763c-da45-4758-a417-021856419ed6"&gt;128&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w:t>
      </w:r>
      <w:proofErr w:type="spellStart"/>
      <w:r w:rsidR="0099280B">
        <w:t>DeepFake</w:t>
      </w:r>
      <w:r w:rsidR="006874E3">
        <w:t>s</w:t>
      </w:r>
      <w:proofErr w:type="spellEnd"/>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B5609A">
        <w:instrText xml:space="preserve"> ADDIN EN.CITE &lt;EndNote&gt;&lt;Cite&gt;&lt;Author&gt;Korshunov&lt;/Author&gt;&lt;Year&gt;2018&lt;/Year&gt;&lt;RecNum&gt;131&lt;/RecNum&gt;&lt;DisplayText&gt;(Korshunov &amp;amp; Marcel, 2018)&lt;/DisplayText&gt;&lt;record&gt;&lt;rec-number&gt;131&lt;/rec-number&gt;&lt;foreign-keys&gt;&lt;key app="EN" db-id="axfrax5fbzf292e2axp5vvrlsvp09w5rxa20" timestamp="1656879106"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98" w:name="_Toc109762934"/>
      <w:r>
        <w:lastRenderedPageBreak/>
        <w:t>Summary</w:t>
      </w:r>
      <w:bookmarkEnd w:id="398"/>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99"/>
      <w:r>
        <w:t>It was established why this proposed system is applicable and useful</w:t>
      </w:r>
      <w:commentRangeEnd w:id="399"/>
      <w:r w:rsidR="0028579A">
        <w:rPr>
          <w:rStyle w:val="CommentReference"/>
        </w:rPr>
        <w:commentReference w:id="399"/>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400" w:name="_Toc109762935"/>
      <w:r>
        <w:lastRenderedPageBreak/>
        <w:t>cHAPTER 3</w:t>
      </w:r>
      <w:r w:rsidR="00041476">
        <w:t xml:space="preserve"> – aRTIFACT plANNING AND DEVELOPMENT</w:t>
      </w:r>
      <w:bookmarkEnd w:id="400"/>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401" w:name="_Toc109672873"/>
      <w:bookmarkStart w:id="402" w:name="_Toc109762936"/>
      <w:bookmarkEnd w:id="401"/>
      <w:bookmarkEnd w:id="402"/>
    </w:p>
    <w:p w14:paraId="6FC2DFE0" w14:textId="1594A8DE" w:rsidR="00947DA6" w:rsidRDefault="0019328B" w:rsidP="00947DA6">
      <w:pPr>
        <w:pStyle w:val="Heading2"/>
      </w:pPr>
      <w:bookmarkStart w:id="403" w:name="_Toc109762937"/>
      <w:r>
        <w:t>Introduction</w:t>
      </w:r>
      <w:bookmarkEnd w:id="403"/>
    </w:p>
    <w:p w14:paraId="031F0287" w14:textId="7F6905EF" w:rsidR="0019328B" w:rsidRDefault="005F13D9" w:rsidP="0019328B">
      <w:commentRangeStart w:id="404"/>
      <w:r>
        <w:t>In Chapter 2, under “How facial detection work</w:t>
      </w:r>
      <w:proofErr w:type="gramStart"/>
      <w:r>
        <w:t>”,  it</w:t>
      </w:r>
      <w:proofErr w:type="gramEnd"/>
      <w:r>
        <w:t xml:space="preserve"> was stated that there are two </w:t>
      </w:r>
      <w:r w:rsidR="002A5103">
        <w:t xml:space="preserve">methods that can be used for facial expression recognition. </w:t>
      </w:r>
      <w:r w:rsidR="00A76EB4">
        <w:t>The method that will be explored is the “</w:t>
      </w:r>
      <w:r w:rsidR="005E005A">
        <w:t>????</w:t>
      </w:r>
      <w:r w:rsidR="00A76EB4">
        <w:t>” method. This method</w:t>
      </w:r>
      <w:r w:rsidR="00CC6CA9">
        <w:t>…</w:t>
      </w:r>
    </w:p>
    <w:p w14:paraId="0C9E4819" w14:textId="7D5AE92A" w:rsidR="005E005A" w:rsidRDefault="005E005A" w:rsidP="0019328B">
      <w:r>
        <w:t xml:space="preserve">Before </w:t>
      </w:r>
      <w:r w:rsidR="008C4D9B">
        <w:t>these methods</w:t>
      </w:r>
      <w:r w:rsidR="00F33FA8">
        <w:t xml:space="preserve"> can be used, a face needs to be identified</w:t>
      </w:r>
      <w:r w:rsidR="008C4D9B">
        <w:t xml:space="preserve"> using an algorithm.</w:t>
      </w:r>
    </w:p>
    <w:p w14:paraId="23AFE7FF" w14:textId="43D10D1A" w:rsidR="0035201C" w:rsidRDefault="0035201C" w:rsidP="0035201C">
      <w:proofErr w:type="spellStart"/>
      <w:r>
        <w:t>Haar</w:t>
      </w:r>
      <w:proofErr w:type="spellEnd"/>
      <w:r>
        <w:t xml:space="preserve"> Cascade </w:t>
      </w:r>
      <w:proofErr w:type="spellStart"/>
      <w:r>
        <w:t>vir</w:t>
      </w:r>
      <w:proofErr w:type="spellEnd"/>
      <w:r>
        <w:t xml:space="preserve"> detection </w:t>
      </w:r>
      <w:proofErr w:type="spellStart"/>
      <w:r>
        <w:t>en</w:t>
      </w:r>
      <w:proofErr w:type="spellEnd"/>
      <w:r>
        <w:t xml:space="preserve"> </w:t>
      </w:r>
      <w:proofErr w:type="spellStart"/>
      <w:r>
        <w:t>viekant</w:t>
      </w:r>
      <w:proofErr w:type="spellEnd"/>
      <w:r>
        <w:t xml:space="preserve"> om </w:t>
      </w:r>
      <w:proofErr w:type="spellStart"/>
      <w:r>
        <w:t>gesig</w:t>
      </w:r>
      <w:proofErr w:type="spellEnd"/>
      <w:r>
        <w:t xml:space="preserve"> trek</w:t>
      </w:r>
      <w:commentRangeEnd w:id="404"/>
      <w:r w:rsidR="006C74BF">
        <w:rPr>
          <w:rStyle w:val="CommentReference"/>
        </w:rPr>
        <w:commentReference w:id="404"/>
      </w:r>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405" w:name="Appendix"/>
      <w:r w:rsidRPr="00E924E7">
        <w:lastRenderedPageBreak/>
        <w:t xml:space="preserve">APPENDIX </w:t>
      </w:r>
      <w:r w:rsidR="00336FBC" w:rsidRPr="00E924E7">
        <w:t>A</w:t>
      </w:r>
    </w:p>
    <w:bookmarkEnd w:id="405"/>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w:t>
      </w:r>
      <w:proofErr w:type="gramStart"/>
      <w:r w:rsidR="0011173D">
        <w:t xml:space="preserve">a portal and website </w:t>
      </w:r>
      <w:r w:rsidR="00EA3F10">
        <w:t>students</w:t>
      </w:r>
      <w:proofErr w:type="gramEnd"/>
      <w:r w:rsidR="00EA3F10">
        <w:t>,</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4"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406" w:name="_Ref108435654"/>
      <w:bookmarkStart w:id="407" w:name="_Toc109763313"/>
      <w:r>
        <w:t xml:space="preserve">Table </w:t>
      </w:r>
      <w:fldSimple w:instr=" SEQ Table \* ARABIC ">
        <w:r w:rsidR="00EB0542">
          <w:rPr>
            <w:noProof/>
          </w:rPr>
          <w:t>6</w:t>
        </w:r>
      </w:fldSimple>
      <w:bookmarkEnd w:id="406"/>
      <w:r>
        <w:t xml:space="preserve"> - Close-ended Survey Questions</w:t>
      </w:r>
      <w:bookmarkEnd w:id="407"/>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7E712701" w:rsidR="00502FFD" w:rsidRPr="00502FFD" w:rsidRDefault="00670F6A" w:rsidP="00833909">
      <w:pPr>
        <w:pStyle w:val="Caption"/>
        <w:keepNext/>
      </w:pPr>
      <w:bookmarkStart w:id="408" w:name="_Ref108435727"/>
      <w:bookmarkStart w:id="409" w:name="_Toc109763314"/>
      <w:r>
        <w:t xml:space="preserve">Table </w:t>
      </w:r>
      <w:fldSimple w:instr=" SEQ Table \* ARABIC ">
        <w:r w:rsidR="00EB0542">
          <w:rPr>
            <w:noProof/>
          </w:rPr>
          <w:t>7</w:t>
        </w:r>
      </w:fldSimple>
      <w:bookmarkEnd w:id="408"/>
      <w:r>
        <w:t xml:space="preserve"> - Survey Question</w:t>
      </w:r>
      <w:bookmarkEnd w:id="409"/>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28579A">
      <w:pPr>
        <w:pStyle w:val="TOCHeading"/>
      </w:pPr>
      <w:bookmarkStart w:id="410" w:name="_Toc405901959"/>
      <w:bookmarkStart w:id="411" w:name="_Toc405902526"/>
      <w:bookmarkStart w:id="412" w:name="_Toc405902973"/>
      <w:bookmarkStart w:id="413" w:name="_Toc109762938"/>
      <w:commentRangeStart w:id="414"/>
      <w:commentRangeStart w:id="415"/>
      <w:r w:rsidRPr="004522CB">
        <w:lastRenderedPageBreak/>
        <w:t>Bibliography</w:t>
      </w:r>
      <w:bookmarkEnd w:id="214"/>
      <w:bookmarkEnd w:id="215"/>
      <w:bookmarkEnd w:id="410"/>
      <w:bookmarkEnd w:id="411"/>
      <w:bookmarkEnd w:id="412"/>
      <w:bookmarkEnd w:id="413"/>
      <w:commentRangeEnd w:id="414"/>
      <w:r w:rsidR="0028579A">
        <w:rPr>
          <w:rStyle w:val="CommentReference"/>
          <w:rFonts w:ascii="Arial" w:hAnsi="Arial"/>
          <w:b w:val="0"/>
          <w:caps w:val="0"/>
        </w:rPr>
        <w:commentReference w:id="414"/>
      </w:r>
      <w:commentRangeEnd w:id="415"/>
      <w:r w:rsidR="0028579A">
        <w:rPr>
          <w:rStyle w:val="CommentReference"/>
          <w:rFonts w:ascii="Arial" w:hAnsi="Arial"/>
          <w:b w:val="0"/>
          <w:caps w:val="0"/>
        </w:rPr>
        <w:commentReference w:id="415"/>
      </w:r>
    </w:p>
    <w:p w14:paraId="133B642F" w14:textId="77777777" w:rsidR="00F65350" w:rsidRPr="00F65350" w:rsidRDefault="00CC40B0">
      <w:pPr>
        <w:pStyle w:val="EndNoteBibliography"/>
        <w:ind w:left="720" w:hanging="720"/>
        <w:jc w:val="left"/>
        <w:rPr>
          <w:noProof/>
        </w:rPr>
        <w:pPrChange w:id="416" w:author="HENRI VAN RENSBURG" w:date="2022-08-17T11:34:00Z">
          <w:pPr>
            <w:pStyle w:val="EndNoteBibliography"/>
            <w:ind w:left="720" w:hanging="720"/>
          </w:pPr>
        </w:pPrChange>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F65350" w:rsidRPr="00F65350">
        <w:rPr>
          <w:noProof/>
        </w:rPr>
        <w:t>Alshamrani, M.  2019.  An investigation of the advantages and disadvantages of online education</w:t>
      </w:r>
      <w:r w:rsidR="00F65350" w:rsidRPr="00F65350">
        <w:rPr>
          <w:i/>
          <w:noProof/>
        </w:rPr>
        <w:t>.</w:t>
      </w:r>
      <w:r w:rsidR="00F65350" w:rsidRPr="00F65350">
        <w:rPr>
          <w:noProof/>
        </w:rPr>
        <w:t xml:space="preserve">  Auckland University of Technology. - </w:t>
      </w:r>
    </w:p>
    <w:p w14:paraId="6E1CDB36" w14:textId="77777777" w:rsidR="00F65350" w:rsidRPr="00F65350" w:rsidRDefault="00F65350">
      <w:pPr>
        <w:pStyle w:val="EndNoteBibliography"/>
        <w:ind w:left="720" w:hanging="720"/>
        <w:jc w:val="left"/>
        <w:rPr>
          <w:noProof/>
        </w:rPr>
        <w:pPrChange w:id="417" w:author="HENRI VAN RENSBURG" w:date="2022-08-17T11:34:00Z">
          <w:pPr>
            <w:pStyle w:val="EndNoteBibliography"/>
            <w:ind w:left="720" w:hanging="720"/>
          </w:pPr>
        </w:pPrChange>
      </w:pPr>
      <w:r w:rsidRPr="00F65350">
        <w:rPr>
          <w:noProof/>
        </w:rPr>
        <w:t>Andersson, A. 2008. Assessment: A continuous process that takes place at the end? Sweden: School of Education and</w:t>
      </w:r>
    </w:p>
    <w:p w14:paraId="36D9DE5A" w14:textId="77777777" w:rsidR="00F65350" w:rsidRPr="00F65350" w:rsidRDefault="00F65350">
      <w:pPr>
        <w:pStyle w:val="EndNoteBibliography"/>
        <w:ind w:left="720" w:hanging="720"/>
        <w:jc w:val="left"/>
        <w:rPr>
          <w:noProof/>
        </w:rPr>
        <w:pPrChange w:id="418" w:author="HENRI VAN RENSBURG" w:date="2022-08-17T11:34:00Z">
          <w:pPr>
            <w:pStyle w:val="EndNoteBibliography"/>
            <w:ind w:left="720" w:hanging="720"/>
          </w:pPr>
        </w:pPrChange>
      </w:pPr>
      <w:r w:rsidRPr="00F65350">
        <w:rPr>
          <w:noProof/>
        </w:rPr>
        <w:t>Communication.</w:t>
      </w:r>
    </w:p>
    <w:p w14:paraId="6535CA6D" w14:textId="77777777" w:rsidR="00F65350" w:rsidRPr="00F65350" w:rsidRDefault="00F65350">
      <w:pPr>
        <w:pStyle w:val="EndNoteBibliography"/>
        <w:ind w:left="720" w:hanging="720"/>
        <w:jc w:val="left"/>
        <w:rPr>
          <w:noProof/>
        </w:rPr>
        <w:pPrChange w:id="419" w:author="HENRI VAN RENSBURG" w:date="2022-08-17T11:34:00Z">
          <w:pPr>
            <w:pStyle w:val="EndNoteBibliography"/>
            <w:ind w:left="720" w:hanging="720"/>
          </w:pPr>
        </w:pPrChange>
      </w:pPr>
      <w:r w:rsidRPr="00F65350">
        <w:rPr>
          <w:noProof/>
        </w:rPr>
        <w:t>Angelo, T. A. and Cross, K. P.  1993.  Classroom assessment techniques - a handbook for college teachers. 2 ed.  San Francisco: Jossey-Bass Wiley.</w:t>
      </w:r>
    </w:p>
    <w:p w14:paraId="0A4FFE04" w14:textId="77777777" w:rsidR="00F65350" w:rsidRPr="00F65350" w:rsidRDefault="00F65350">
      <w:pPr>
        <w:pStyle w:val="EndNoteBibliography"/>
        <w:ind w:left="720" w:hanging="720"/>
        <w:jc w:val="left"/>
        <w:rPr>
          <w:noProof/>
        </w:rPr>
        <w:pPrChange w:id="420" w:author="HENRI VAN RENSBURG" w:date="2022-08-17T11:34:00Z">
          <w:pPr>
            <w:pStyle w:val="EndNoteBibliography"/>
            <w:ind w:left="720" w:hanging="720"/>
          </w:pPr>
        </w:pPrChange>
      </w:pPr>
      <w:r w:rsidRPr="00F65350">
        <w:rPr>
          <w:noProof/>
        </w:rPr>
        <w:t>Anil, J. and Suresh, L. P.  2016.  Literature survey on face and face expression recognition. (</w:t>
      </w:r>
      <w:r w:rsidRPr="00F65350">
        <w:rPr>
          <w:i/>
          <w:noProof/>
        </w:rPr>
        <w:t>In</w:t>
      </w:r>
      <w:r w:rsidRPr="00F65350">
        <w:rPr>
          <w:noProof/>
        </w:rPr>
        <w:t xml:space="preserve"> 2016 International Conference on Circuit, Power and Computing Technologies (ICCPCT): IEEE, p. 1-6).</w:t>
      </w:r>
    </w:p>
    <w:p w14:paraId="0E1EFBA4" w14:textId="77777777" w:rsidR="00F65350" w:rsidRPr="00F65350" w:rsidRDefault="00F65350">
      <w:pPr>
        <w:pStyle w:val="EndNoteBibliography"/>
        <w:ind w:left="720" w:hanging="720"/>
        <w:jc w:val="left"/>
        <w:rPr>
          <w:noProof/>
        </w:rPr>
        <w:pPrChange w:id="421" w:author="HENRI VAN RENSBURG" w:date="2022-08-17T11:34:00Z">
          <w:pPr>
            <w:pStyle w:val="EndNoteBibliography"/>
            <w:ind w:left="720" w:hanging="720"/>
          </w:pPr>
        </w:pPrChange>
      </w:pPr>
      <w:r w:rsidRPr="00F65350">
        <w:rPr>
          <w:noProof/>
        </w:rPr>
        <w:t xml:space="preserve">Apuke, O. D.  2017.  Quantitative research methods: A synopsis approach.  </w:t>
      </w:r>
      <w:r w:rsidRPr="00F65350">
        <w:rPr>
          <w:i/>
          <w:noProof/>
        </w:rPr>
        <w:t>Kuwait Chapter of Arabian Journal of Business and Management Review,</w:t>
      </w:r>
      <w:r w:rsidRPr="00F65350">
        <w:rPr>
          <w:noProof/>
        </w:rPr>
        <w:t xml:space="preserve"> 33(5471):1-8.</w:t>
      </w:r>
    </w:p>
    <w:p w14:paraId="3A868B9B" w14:textId="77777777" w:rsidR="00F65350" w:rsidRPr="00F65350" w:rsidRDefault="00F65350">
      <w:pPr>
        <w:pStyle w:val="EndNoteBibliography"/>
        <w:ind w:left="720" w:hanging="720"/>
        <w:jc w:val="left"/>
        <w:rPr>
          <w:noProof/>
        </w:rPr>
        <w:pPrChange w:id="422" w:author="HENRI VAN RENSBURG" w:date="2022-08-17T11:34:00Z">
          <w:pPr>
            <w:pStyle w:val="EndNoteBibliography"/>
            <w:ind w:left="720" w:hanging="720"/>
          </w:pPr>
        </w:pPrChange>
      </w:pPr>
      <w:r w:rsidRPr="00F65350">
        <w:rPr>
          <w:noProof/>
        </w:rPr>
        <w:t xml:space="preserve">Arguel, A., Lockyer, L., Kennedy, G., Lodge, J. M. and Pachman, M.  2019.  Seeking optimal confusion: A review on epistemic emotion management in interactive digital learning environments.  </w:t>
      </w:r>
      <w:r w:rsidRPr="00F65350">
        <w:rPr>
          <w:i/>
          <w:noProof/>
        </w:rPr>
        <w:t>Interactive Learning Environments,</w:t>
      </w:r>
      <w:r w:rsidRPr="00F65350">
        <w:rPr>
          <w:noProof/>
        </w:rPr>
        <w:t xml:space="preserve"> 27(2):200-210.</w:t>
      </w:r>
    </w:p>
    <w:p w14:paraId="5D49D002" w14:textId="77777777" w:rsidR="00F65350" w:rsidRPr="00F65350" w:rsidRDefault="00F65350">
      <w:pPr>
        <w:pStyle w:val="EndNoteBibliography"/>
        <w:ind w:left="720" w:hanging="720"/>
        <w:jc w:val="left"/>
        <w:rPr>
          <w:noProof/>
        </w:rPr>
        <w:pPrChange w:id="423" w:author="HENRI VAN RENSBURG" w:date="2022-08-17T11:34:00Z">
          <w:pPr>
            <w:pStyle w:val="EndNoteBibliography"/>
            <w:ind w:left="720" w:hanging="720"/>
          </w:pPr>
        </w:pPrChange>
      </w:pPr>
      <w:r w:rsidRPr="00F65350">
        <w:rPr>
          <w:noProof/>
        </w:rPr>
        <w:t>Arsenovic, M., Sladojevic, S., Anderla, A. and Stefanovic, D.  2017.  Facetime—deep learning based face recognition attendance system. (</w:t>
      </w:r>
      <w:r w:rsidRPr="00F65350">
        <w:rPr>
          <w:i/>
          <w:noProof/>
        </w:rPr>
        <w:t>In</w:t>
      </w:r>
      <w:r w:rsidRPr="00F65350">
        <w:rPr>
          <w:noProof/>
        </w:rPr>
        <w:t xml:space="preserve"> 2017 IEEE 15th International symposium on intelligent systems and informatics (SISY): IEEE, p. 000053-000058).</w:t>
      </w:r>
    </w:p>
    <w:p w14:paraId="2ED75253" w14:textId="77777777" w:rsidR="00F65350" w:rsidRPr="00F65350" w:rsidRDefault="00F65350">
      <w:pPr>
        <w:pStyle w:val="EndNoteBibliography"/>
        <w:ind w:left="720" w:hanging="720"/>
        <w:jc w:val="left"/>
        <w:rPr>
          <w:noProof/>
        </w:rPr>
        <w:pPrChange w:id="424" w:author="HENRI VAN RENSBURG" w:date="2022-08-17T11:34:00Z">
          <w:pPr>
            <w:pStyle w:val="EndNoteBibliography"/>
            <w:ind w:left="720" w:hanging="720"/>
          </w:pPr>
        </w:pPrChange>
      </w:pPr>
      <w:r w:rsidRPr="00F65350">
        <w:rPr>
          <w:noProof/>
        </w:rPr>
        <w:t>Balla, P. B. and Jadhao, K.  2018.  Iot based facial recognition security system. (</w:t>
      </w:r>
      <w:r w:rsidRPr="00F65350">
        <w:rPr>
          <w:i/>
          <w:noProof/>
        </w:rPr>
        <w:t>In</w:t>
      </w:r>
      <w:r w:rsidRPr="00F65350">
        <w:rPr>
          <w:noProof/>
        </w:rPr>
        <w:t xml:space="preserve"> 2018 international conference on smart city and emerging technology (ICSCET): IEEE, p. 1-4).</w:t>
      </w:r>
    </w:p>
    <w:p w14:paraId="25FDAAA6" w14:textId="51675518" w:rsidR="00F65350" w:rsidRPr="00F65350" w:rsidRDefault="00F65350">
      <w:pPr>
        <w:pStyle w:val="EndNoteBibliography"/>
        <w:ind w:left="720" w:hanging="720"/>
        <w:jc w:val="left"/>
        <w:rPr>
          <w:noProof/>
        </w:rPr>
        <w:pPrChange w:id="425" w:author="HENRI VAN RENSBURG" w:date="2022-08-17T11:34:00Z">
          <w:pPr>
            <w:pStyle w:val="EndNoteBibliography"/>
            <w:ind w:left="720" w:hanging="720"/>
          </w:pPr>
        </w:pPrChange>
      </w:pPr>
      <w:r w:rsidRPr="00F65350">
        <w:rPr>
          <w:noProof/>
        </w:rPr>
        <w:t xml:space="preserve">Bernstein, C.  2020.  Face detection. </w:t>
      </w:r>
      <w:r>
        <w:fldChar w:fldCharType="begin"/>
      </w:r>
      <w:r>
        <w:instrText xml:space="preserve"> HYPERLINK "https://www.techtarget.com/searchenterpriseai/definition/face-detection" \l ":~:text=Face%20detection%20%2D%2D%20also%20called,human%20faces%20in%20digital%20images" </w:instrText>
      </w:r>
      <w:r>
        <w:fldChar w:fldCharType="separate"/>
      </w:r>
      <w:r w:rsidRPr="00F65350">
        <w:rPr>
          <w:rStyle w:val="Hyperlink"/>
          <w:noProof/>
          <w:sz w:val="22"/>
        </w:rPr>
        <w:t>https://www.techtarget.com/searchenterpriseai/definition/face-detection#:~:text=Face%20detection%20%2D%2D%20also%20called,human%20faces%20in%20digital%20images</w:t>
      </w:r>
      <w:r>
        <w:rPr>
          <w:rStyle w:val="Hyperlink"/>
          <w:noProof/>
          <w:sz w:val="22"/>
        </w:rPr>
        <w:fldChar w:fldCharType="end"/>
      </w:r>
      <w:r w:rsidRPr="00F65350">
        <w:rPr>
          <w:noProof/>
        </w:rPr>
        <w:t>. 2022.</w:t>
      </w:r>
    </w:p>
    <w:p w14:paraId="796FD4A9" w14:textId="77777777" w:rsidR="00F65350" w:rsidRPr="00F65350" w:rsidRDefault="00F65350">
      <w:pPr>
        <w:pStyle w:val="EndNoteBibliography"/>
        <w:ind w:left="720" w:hanging="720"/>
        <w:jc w:val="left"/>
        <w:rPr>
          <w:noProof/>
        </w:rPr>
        <w:pPrChange w:id="426" w:author="HENRI VAN RENSBURG" w:date="2022-08-17T11:34:00Z">
          <w:pPr>
            <w:pStyle w:val="EndNoteBibliography"/>
            <w:ind w:left="720" w:hanging="720"/>
          </w:pPr>
        </w:pPrChange>
      </w:pPr>
      <w:r w:rsidRPr="00F65350">
        <w:rPr>
          <w:noProof/>
        </w:rPr>
        <w:t xml:space="preserve">Bhat, B. and Bhat, G.  2019.  Formative and summative evaluation techniques for improvement of learning process.  </w:t>
      </w:r>
      <w:r w:rsidRPr="00F65350">
        <w:rPr>
          <w:i/>
          <w:noProof/>
        </w:rPr>
        <w:t>European Journal of Business &amp; Social Sciences,</w:t>
      </w:r>
      <w:r w:rsidRPr="00F65350">
        <w:rPr>
          <w:noProof/>
        </w:rPr>
        <w:t xml:space="preserve"> 7(5):776-785.</w:t>
      </w:r>
    </w:p>
    <w:p w14:paraId="41AA4278" w14:textId="77777777" w:rsidR="00F65350" w:rsidRPr="00F65350" w:rsidRDefault="00F65350">
      <w:pPr>
        <w:pStyle w:val="EndNoteBibliography"/>
        <w:ind w:left="720" w:hanging="720"/>
        <w:jc w:val="left"/>
        <w:rPr>
          <w:noProof/>
        </w:rPr>
        <w:pPrChange w:id="427" w:author="HENRI VAN RENSBURG" w:date="2022-08-17T11:34:00Z">
          <w:pPr>
            <w:pStyle w:val="EndNoteBibliography"/>
            <w:ind w:left="720" w:hanging="720"/>
          </w:pPr>
        </w:pPrChange>
      </w:pPr>
      <w:r w:rsidRPr="00F65350">
        <w:rPr>
          <w:noProof/>
        </w:rPr>
        <w:t>Böheim, R.  2020.  The behavior of student hand-raising as an observable indicator of student engagement: Exploring the role of hand-raising in classroom learning and its relation to student motivation</w:t>
      </w:r>
      <w:r w:rsidRPr="00F65350">
        <w:rPr>
          <w:i/>
          <w:noProof/>
        </w:rPr>
        <w:t>.</w:t>
      </w:r>
      <w:r w:rsidRPr="00F65350">
        <w:rPr>
          <w:noProof/>
        </w:rPr>
        <w:t xml:space="preserve">  Universität München. - </w:t>
      </w:r>
    </w:p>
    <w:p w14:paraId="073733EF" w14:textId="77777777" w:rsidR="00F65350" w:rsidRPr="00F65350" w:rsidRDefault="00F65350">
      <w:pPr>
        <w:pStyle w:val="EndNoteBibliography"/>
        <w:ind w:left="720" w:hanging="720"/>
        <w:jc w:val="left"/>
        <w:rPr>
          <w:noProof/>
        </w:rPr>
        <w:pPrChange w:id="428" w:author="HENRI VAN RENSBURG" w:date="2022-08-17T11:34:00Z">
          <w:pPr>
            <w:pStyle w:val="EndNoteBibliography"/>
            <w:ind w:left="720" w:hanging="720"/>
          </w:pPr>
        </w:pPrChange>
      </w:pPr>
      <w:r w:rsidRPr="00F65350">
        <w:rPr>
          <w:noProof/>
        </w:rPr>
        <w:t xml:space="preserve">Butt, M. N. and Iqbal, M.  2011.  Teachers' perception regarding facial expressions as an effective teaching tool.  </w:t>
      </w:r>
      <w:r w:rsidRPr="00F65350">
        <w:rPr>
          <w:i/>
          <w:noProof/>
        </w:rPr>
        <w:t>Contemporary Issues in Education Research,</w:t>
      </w:r>
      <w:r w:rsidRPr="00F65350">
        <w:rPr>
          <w:noProof/>
        </w:rPr>
        <w:t xml:space="preserve"> 4(2):11-14.</w:t>
      </w:r>
    </w:p>
    <w:p w14:paraId="1203306C" w14:textId="0E3C107C" w:rsidR="00F65350" w:rsidRPr="00F65350" w:rsidRDefault="00F65350">
      <w:pPr>
        <w:pStyle w:val="EndNoteBibliography"/>
        <w:ind w:left="720" w:hanging="720"/>
        <w:jc w:val="left"/>
        <w:rPr>
          <w:noProof/>
        </w:rPr>
        <w:pPrChange w:id="429" w:author="HENRI VAN RENSBURG" w:date="2022-08-17T11:34:00Z">
          <w:pPr>
            <w:pStyle w:val="EndNoteBibliography"/>
            <w:ind w:left="720" w:hanging="720"/>
          </w:pPr>
        </w:pPrChange>
      </w:pPr>
      <w:r w:rsidRPr="00F65350">
        <w:rPr>
          <w:noProof/>
        </w:rPr>
        <w:t xml:space="preserve">Cherney, K.  2021.  All about alexithymia, or difficulty recognizing feelings. </w:t>
      </w:r>
      <w:r>
        <w:fldChar w:fldCharType="begin"/>
      </w:r>
      <w:r>
        <w:instrText xml:space="preserve"> HYPERLINK "https://www.healthline.com/health/autism/alexithymia" </w:instrText>
      </w:r>
      <w:r>
        <w:fldChar w:fldCharType="separate"/>
      </w:r>
      <w:r w:rsidRPr="00F65350">
        <w:rPr>
          <w:rStyle w:val="Hyperlink"/>
          <w:noProof/>
          <w:sz w:val="22"/>
        </w:rPr>
        <w:t>https://www.healthline.com/health/autism/alexithymia</w:t>
      </w:r>
      <w:r>
        <w:rPr>
          <w:rStyle w:val="Hyperlink"/>
          <w:noProof/>
          <w:sz w:val="22"/>
        </w:rPr>
        <w:fldChar w:fldCharType="end"/>
      </w:r>
      <w:r w:rsidRPr="00F65350">
        <w:rPr>
          <w:noProof/>
        </w:rPr>
        <w:t xml:space="preserve"> </w:t>
      </w:r>
    </w:p>
    <w:p w14:paraId="0F256AA5" w14:textId="77777777" w:rsidR="00F65350" w:rsidRPr="00F65350" w:rsidRDefault="00F65350">
      <w:pPr>
        <w:pStyle w:val="EndNoteBibliography"/>
        <w:ind w:left="720" w:hanging="720"/>
        <w:jc w:val="left"/>
        <w:rPr>
          <w:noProof/>
        </w:rPr>
        <w:pPrChange w:id="430" w:author="HENRI VAN RENSBURG" w:date="2022-08-17T11:34:00Z">
          <w:pPr>
            <w:pStyle w:val="EndNoteBibliography"/>
            <w:ind w:left="720" w:hanging="720"/>
          </w:pPr>
        </w:pPrChange>
      </w:pPr>
      <w:r w:rsidRPr="00F65350">
        <w:rPr>
          <w:noProof/>
        </w:rPr>
        <w:t xml:space="preserve">D’Mello, S. and Graesser, A.  2012.  Dynamics of affective states during complex learning.  </w:t>
      </w:r>
      <w:r w:rsidRPr="00F65350">
        <w:rPr>
          <w:i/>
          <w:noProof/>
        </w:rPr>
        <w:t>Learning and Instruction,</w:t>
      </w:r>
      <w:r w:rsidRPr="00F65350">
        <w:rPr>
          <w:noProof/>
        </w:rPr>
        <w:t xml:space="preserve"> 22(2):145-157.</w:t>
      </w:r>
    </w:p>
    <w:p w14:paraId="6A8AA655" w14:textId="77777777" w:rsidR="00F65350" w:rsidRPr="00F65350" w:rsidRDefault="00F65350">
      <w:pPr>
        <w:pStyle w:val="EndNoteBibliography"/>
        <w:ind w:left="720" w:hanging="720"/>
        <w:jc w:val="left"/>
        <w:rPr>
          <w:noProof/>
        </w:rPr>
        <w:pPrChange w:id="431" w:author="HENRI VAN RENSBURG" w:date="2022-08-17T11:34:00Z">
          <w:pPr>
            <w:pStyle w:val="EndNoteBibliography"/>
            <w:ind w:left="720" w:hanging="720"/>
          </w:pPr>
        </w:pPrChange>
      </w:pPr>
      <w:r w:rsidRPr="00F65350">
        <w:rPr>
          <w:noProof/>
        </w:rPr>
        <w:lastRenderedPageBreak/>
        <w:t>D’Mello, S. K. and Graesser, A. C.  2014.  Confusion. (</w:t>
      </w:r>
      <w:r w:rsidRPr="00F65350">
        <w:rPr>
          <w:i/>
          <w:noProof/>
        </w:rPr>
        <w:t xml:space="preserve">In </w:t>
      </w:r>
      <w:r w:rsidRPr="00F65350">
        <w:rPr>
          <w:noProof/>
        </w:rPr>
        <w:t xml:space="preserve"> International handbook of emotions in education: Routledge.  p. 299-320).</w:t>
      </w:r>
    </w:p>
    <w:p w14:paraId="1FFC57AB" w14:textId="77777777" w:rsidR="00F65350" w:rsidRPr="00F65350" w:rsidRDefault="00F65350">
      <w:pPr>
        <w:pStyle w:val="EndNoteBibliography"/>
        <w:ind w:left="720" w:hanging="720"/>
        <w:jc w:val="left"/>
        <w:rPr>
          <w:noProof/>
        </w:rPr>
        <w:pPrChange w:id="432" w:author="HENRI VAN RENSBURG" w:date="2022-08-17T11:34:00Z">
          <w:pPr>
            <w:pStyle w:val="EndNoteBibliography"/>
            <w:ind w:left="720" w:hanging="720"/>
          </w:pPr>
        </w:pPrChange>
      </w:pPr>
      <w:r w:rsidRPr="00F65350">
        <w:rPr>
          <w:noProof/>
        </w:rPr>
        <w:t>Delac, K. and Grgic, M.  2004.  A survey of biometric recognition methods. (</w:t>
      </w:r>
      <w:r w:rsidRPr="00F65350">
        <w:rPr>
          <w:i/>
          <w:noProof/>
        </w:rPr>
        <w:t>In</w:t>
      </w:r>
      <w:r w:rsidRPr="00F65350">
        <w:rPr>
          <w:noProof/>
        </w:rPr>
        <w:t xml:space="preserve"> Proceedings. Elmar-2004. 46th International Symposium on Electronics in Marine: IEEE, p. 184-193).</w:t>
      </w:r>
    </w:p>
    <w:p w14:paraId="5AB5C0A4" w14:textId="77777777" w:rsidR="00F65350" w:rsidRPr="00F65350" w:rsidRDefault="00F65350">
      <w:pPr>
        <w:pStyle w:val="EndNoteBibliography"/>
        <w:ind w:left="720" w:hanging="720"/>
        <w:jc w:val="left"/>
        <w:rPr>
          <w:noProof/>
        </w:rPr>
        <w:pPrChange w:id="433" w:author="HENRI VAN RENSBURG" w:date="2022-08-17T11:34:00Z">
          <w:pPr>
            <w:pStyle w:val="EndNoteBibliography"/>
            <w:ind w:left="720" w:hanging="720"/>
          </w:pPr>
        </w:pPrChange>
      </w:pPr>
      <w:r w:rsidRPr="00F65350">
        <w:rPr>
          <w:noProof/>
        </w:rPr>
        <w:t xml:space="preserve">Dimberg, U., Thunberg, M. and Elmehed, K.  2000.  Unconscious facial reactions to emotional facial expressions.  </w:t>
      </w:r>
      <w:r w:rsidRPr="00F65350">
        <w:rPr>
          <w:i/>
          <w:noProof/>
        </w:rPr>
        <w:t>Psychological science,</w:t>
      </w:r>
      <w:r w:rsidRPr="00F65350">
        <w:rPr>
          <w:noProof/>
        </w:rPr>
        <w:t xml:space="preserve"> 11(1):86-89.</w:t>
      </w:r>
    </w:p>
    <w:p w14:paraId="67A2B4DB" w14:textId="77777777" w:rsidR="00F65350" w:rsidRPr="00F65350" w:rsidRDefault="00F65350">
      <w:pPr>
        <w:pStyle w:val="EndNoteBibliography"/>
        <w:ind w:left="720" w:hanging="720"/>
        <w:jc w:val="left"/>
        <w:rPr>
          <w:noProof/>
        </w:rPr>
        <w:pPrChange w:id="434" w:author="HENRI VAN RENSBURG" w:date="2022-08-17T11:34:00Z">
          <w:pPr>
            <w:pStyle w:val="EndNoteBibliography"/>
            <w:ind w:left="720" w:hanging="720"/>
          </w:pPr>
        </w:pPrChange>
      </w:pPr>
      <w:r w:rsidRPr="00F65350">
        <w:rPr>
          <w:noProof/>
        </w:rPr>
        <w:t xml:space="preserve">Dixson, D. D. and Worrell, F. C.  2016.  Formative and summative assessment in the classroom.  </w:t>
      </w:r>
      <w:r w:rsidRPr="00F65350">
        <w:rPr>
          <w:i/>
          <w:noProof/>
        </w:rPr>
        <w:t>Theory into practice,</w:t>
      </w:r>
      <w:r w:rsidRPr="00F65350">
        <w:rPr>
          <w:noProof/>
        </w:rPr>
        <w:t xml:space="preserve"> 55(2):153-159.</w:t>
      </w:r>
    </w:p>
    <w:p w14:paraId="1027FAA5" w14:textId="77777777" w:rsidR="00F65350" w:rsidRPr="00F65350" w:rsidRDefault="00F65350">
      <w:pPr>
        <w:pStyle w:val="EndNoteBibliography"/>
        <w:ind w:left="720" w:hanging="720"/>
        <w:jc w:val="left"/>
        <w:rPr>
          <w:noProof/>
        </w:rPr>
        <w:pPrChange w:id="435" w:author="HENRI VAN RENSBURG" w:date="2022-08-17T11:34:00Z">
          <w:pPr>
            <w:pStyle w:val="EndNoteBibliography"/>
            <w:ind w:left="720" w:hanging="720"/>
          </w:pPr>
        </w:pPrChange>
      </w:pPr>
      <w:r w:rsidRPr="00F65350">
        <w:rPr>
          <w:noProof/>
        </w:rPr>
        <w:t>Dresch, A., Lacerda, D. P. and Antunes, J. A. V.  2015.  Design science research. (</w:t>
      </w:r>
      <w:r w:rsidRPr="00F65350">
        <w:rPr>
          <w:i/>
          <w:noProof/>
        </w:rPr>
        <w:t xml:space="preserve">In </w:t>
      </w:r>
      <w:r w:rsidRPr="00F65350">
        <w:rPr>
          <w:noProof/>
        </w:rPr>
        <w:t xml:space="preserve"> Design science research: Springer.  p. V).</w:t>
      </w:r>
    </w:p>
    <w:p w14:paraId="605039B9" w14:textId="77777777" w:rsidR="00F65350" w:rsidRPr="00F65350" w:rsidRDefault="00F65350">
      <w:pPr>
        <w:pStyle w:val="EndNoteBibliography"/>
        <w:ind w:left="720" w:hanging="720"/>
        <w:jc w:val="left"/>
        <w:rPr>
          <w:noProof/>
        </w:rPr>
        <w:pPrChange w:id="436" w:author="HENRI VAN RENSBURG" w:date="2022-08-17T11:34:00Z">
          <w:pPr>
            <w:pStyle w:val="EndNoteBibliography"/>
            <w:ind w:left="720" w:hanging="720"/>
          </w:pPr>
        </w:pPrChange>
      </w:pPr>
      <w:r w:rsidRPr="00F65350">
        <w:rPr>
          <w:noProof/>
        </w:rPr>
        <w:t>Dufour, C.  2021.  The new teacher's guide to overcoming common challenges. Ticker: The academic business librarianship review  New York: Routledge.</w:t>
      </w:r>
    </w:p>
    <w:p w14:paraId="6172E637" w14:textId="77777777" w:rsidR="00F65350" w:rsidRPr="00F65350" w:rsidRDefault="00F65350">
      <w:pPr>
        <w:pStyle w:val="EndNoteBibliography"/>
        <w:ind w:left="720" w:hanging="720"/>
        <w:jc w:val="left"/>
        <w:rPr>
          <w:noProof/>
        </w:rPr>
        <w:pPrChange w:id="437" w:author="HENRI VAN RENSBURG" w:date="2022-08-17T11:34:00Z">
          <w:pPr>
            <w:pStyle w:val="EndNoteBibliography"/>
            <w:ind w:left="720" w:hanging="720"/>
          </w:pPr>
        </w:pPrChange>
      </w:pPr>
      <w:r w:rsidRPr="00F65350">
        <w:rPr>
          <w:noProof/>
        </w:rPr>
        <w:t xml:space="preserve">Ekman, P. and Keltner, D.  1997.  Universal facial expressions of emotion.  </w:t>
      </w:r>
      <w:r w:rsidRPr="00F65350">
        <w:rPr>
          <w:i/>
          <w:noProof/>
        </w:rPr>
        <w:t>Segerstrale U, P. Molnar P, eds. Nonverbal communication: Where nature meets culture,</w:t>
      </w:r>
      <w:r w:rsidRPr="00F65350">
        <w:rPr>
          <w:noProof/>
        </w:rPr>
        <w:t xml:space="preserve"> 27:46.</w:t>
      </w:r>
    </w:p>
    <w:p w14:paraId="5985B57B" w14:textId="77F65311" w:rsidR="00F65350" w:rsidRPr="00F65350" w:rsidRDefault="00F65350">
      <w:pPr>
        <w:pStyle w:val="EndNoteBibliography"/>
        <w:ind w:left="720" w:hanging="720"/>
        <w:jc w:val="left"/>
        <w:rPr>
          <w:noProof/>
        </w:rPr>
        <w:pPrChange w:id="438" w:author="HENRI VAN RENSBURG" w:date="2022-08-17T11:34:00Z">
          <w:pPr>
            <w:pStyle w:val="EndNoteBibliography"/>
            <w:ind w:left="720" w:hanging="720"/>
          </w:pPr>
        </w:pPrChange>
      </w:pPr>
      <w:r w:rsidRPr="00F65350">
        <w:rPr>
          <w:noProof/>
        </w:rPr>
        <w:t xml:space="preserve">Finley, T.  2014.  Dipsticks efficient ways to check for understanding. </w:t>
      </w:r>
      <w:r>
        <w:fldChar w:fldCharType="begin"/>
      </w:r>
      <w:r>
        <w:instrText xml:space="preserve"> HYPERLINK "https://static1.squarespace.com/static/5ade38cf7e3c3a8e0fd03b28/t/5afc377570a6ad438c26e9e3/1526478710344/dipsticks__efficient_ways_to_check_for_understanding___edutopia.pdf" </w:instrText>
      </w:r>
      <w:r>
        <w:fldChar w:fldCharType="separate"/>
      </w:r>
      <w:r w:rsidRPr="00F65350">
        <w:rPr>
          <w:rStyle w:val="Hyperlink"/>
          <w:noProof/>
          <w:sz w:val="22"/>
        </w:rPr>
        <w:t>https://static1.squarespace.com/static/5ade38cf7e3c3a8e0fd03b28/t/5afc377570a6ad438c26e9e3/1526478710344/dipsticks__efficient_ways_to_check_for_understanding___edutopia.pdf</w:t>
      </w:r>
      <w:r>
        <w:rPr>
          <w:rStyle w:val="Hyperlink"/>
          <w:noProof/>
          <w:sz w:val="22"/>
        </w:rPr>
        <w:fldChar w:fldCharType="end"/>
      </w:r>
      <w:r w:rsidRPr="00F65350">
        <w:rPr>
          <w:noProof/>
        </w:rPr>
        <w:t xml:space="preserve"> </w:t>
      </w:r>
    </w:p>
    <w:p w14:paraId="3661ACEE" w14:textId="77777777" w:rsidR="00F65350" w:rsidRPr="00F65350" w:rsidRDefault="00F65350">
      <w:pPr>
        <w:pStyle w:val="EndNoteBibliography"/>
        <w:ind w:left="720" w:hanging="720"/>
        <w:jc w:val="left"/>
        <w:rPr>
          <w:noProof/>
        </w:rPr>
        <w:pPrChange w:id="439" w:author="HENRI VAN RENSBURG" w:date="2022-08-17T11:34:00Z">
          <w:pPr>
            <w:pStyle w:val="EndNoteBibliography"/>
            <w:ind w:left="720" w:hanging="720"/>
          </w:pPr>
        </w:pPrChange>
      </w:pPr>
      <w:r w:rsidRPr="00F65350">
        <w:rPr>
          <w:noProof/>
        </w:rPr>
        <w:t>Fisher, D. and Frey, N.  2014.  Checking for understanding: Formative assessment techniques for your classroom. 2 ed.: Association for Supervision and Curriculum Development.</w:t>
      </w:r>
    </w:p>
    <w:p w14:paraId="6CF51C80" w14:textId="169AEAFD" w:rsidR="00F65350" w:rsidRPr="00F65350" w:rsidRDefault="00F65350">
      <w:pPr>
        <w:pStyle w:val="EndNoteBibliography"/>
        <w:ind w:left="720" w:hanging="720"/>
        <w:jc w:val="left"/>
        <w:rPr>
          <w:noProof/>
        </w:rPr>
        <w:pPrChange w:id="440" w:author="HENRI VAN RENSBURG" w:date="2022-08-17T11:34:00Z">
          <w:pPr>
            <w:pStyle w:val="EndNoteBibliography"/>
            <w:ind w:left="720" w:hanging="720"/>
          </w:pPr>
        </w:pPrChange>
      </w:pPr>
      <w:r w:rsidRPr="00F65350">
        <w:rPr>
          <w:noProof/>
        </w:rPr>
        <w:t xml:space="preserve">Gargaro, D.  2022.  The pros and cons of facial recognition technology. </w:t>
      </w:r>
      <w:r>
        <w:fldChar w:fldCharType="begin"/>
      </w:r>
      <w:r>
        <w:instrText xml:space="preserve"> HYPERLINK "https://www.itpro.com/security/privacy/356882/the-pros-and-cons-of-facial-recognition-technology" </w:instrText>
      </w:r>
      <w:r>
        <w:fldChar w:fldCharType="separate"/>
      </w:r>
      <w:r w:rsidRPr="00F65350">
        <w:rPr>
          <w:rStyle w:val="Hyperlink"/>
          <w:noProof/>
          <w:sz w:val="22"/>
        </w:rPr>
        <w:t>https://www.itpro.com/security/privacy/356882/the-pros-and-cons-of-facial-recognition-technology</w:t>
      </w:r>
      <w:r>
        <w:rPr>
          <w:rStyle w:val="Hyperlink"/>
          <w:noProof/>
          <w:sz w:val="22"/>
        </w:rPr>
        <w:fldChar w:fldCharType="end"/>
      </w:r>
      <w:r w:rsidRPr="00F65350">
        <w:rPr>
          <w:noProof/>
        </w:rPr>
        <w:t xml:space="preserve"> </w:t>
      </w:r>
    </w:p>
    <w:p w14:paraId="2304FA8E" w14:textId="77777777" w:rsidR="00F65350" w:rsidRPr="00F65350" w:rsidRDefault="00F65350">
      <w:pPr>
        <w:pStyle w:val="EndNoteBibliography"/>
        <w:ind w:left="720" w:hanging="720"/>
        <w:jc w:val="left"/>
        <w:rPr>
          <w:noProof/>
        </w:rPr>
        <w:pPrChange w:id="441" w:author="HENRI VAN RENSBURG" w:date="2022-08-17T11:34:00Z">
          <w:pPr>
            <w:pStyle w:val="EndNoteBibliography"/>
            <w:ind w:left="720" w:hanging="720"/>
          </w:pPr>
        </w:pPrChange>
      </w:pPr>
      <w:r w:rsidRPr="00F65350">
        <w:rPr>
          <w:noProof/>
        </w:rPr>
        <w:t>Garrison, C. and Ehringhaus, M.  2007.  Formative and summative assessments in the classroom, (</w:t>
      </w:r>
      <w:r w:rsidRPr="00F65350">
        <w:rPr>
          <w:i/>
          <w:noProof/>
        </w:rPr>
        <w:t>In</w:t>
      </w:r>
      <w:r w:rsidRPr="00F65350">
        <w:rPr>
          <w:noProof/>
        </w:rPr>
        <w:t>, Louisville: NMSA).</w:t>
      </w:r>
    </w:p>
    <w:p w14:paraId="383CEB3C" w14:textId="77777777" w:rsidR="00F65350" w:rsidRPr="00F65350" w:rsidRDefault="00F65350">
      <w:pPr>
        <w:pStyle w:val="EndNoteBibliography"/>
        <w:ind w:left="720" w:hanging="720"/>
        <w:jc w:val="left"/>
        <w:rPr>
          <w:noProof/>
        </w:rPr>
        <w:pPrChange w:id="442" w:author="HENRI VAN RENSBURG" w:date="2022-08-17T11:34:00Z">
          <w:pPr>
            <w:pStyle w:val="EndNoteBibliography"/>
            <w:ind w:left="720" w:hanging="720"/>
          </w:pPr>
        </w:pPrChange>
      </w:pPr>
      <w:r w:rsidRPr="00F65350">
        <w:rPr>
          <w:noProof/>
        </w:rPr>
        <w:t xml:space="preserve">Garvie, C. and Frankle, J.  2016.  Facial-recognition software might have a racial bias problem.  </w:t>
      </w:r>
      <w:r w:rsidRPr="00F65350">
        <w:rPr>
          <w:i/>
          <w:noProof/>
        </w:rPr>
        <w:t>The Atlantic,</w:t>
      </w:r>
      <w:r w:rsidRPr="00F65350">
        <w:rPr>
          <w:noProof/>
        </w:rPr>
        <w:t xml:space="preserve"> 7.</w:t>
      </w:r>
    </w:p>
    <w:p w14:paraId="253269D2" w14:textId="77777777" w:rsidR="00F65350" w:rsidRPr="00F65350" w:rsidRDefault="00F65350">
      <w:pPr>
        <w:pStyle w:val="EndNoteBibliography"/>
        <w:ind w:left="720" w:hanging="720"/>
        <w:jc w:val="left"/>
        <w:rPr>
          <w:noProof/>
        </w:rPr>
        <w:pPrChange w:id="443" w:author="HENRI VAN RENSBURG" w:date="2022-08-17T11:34:00Z">
          <w:pPr>
            <w:pStyle w:val="EndNoteBibliography"/>
            <w:ind w:left="720" w:hanging="720"/>
          </w:pPr>
        </w:pPrChange>
      </w:pPr>
      <w:r w:rsidRPr="00F65350">
        <w:rPr>
          <w:noProof/>
        </w:rPr>
        <w:t>Government.  1996.  The constitution of the republic of south africa.  South Africa: South African Government, p. 11.</w:t>
      </w:r>
    </w:p>
    <w:p w14:paraId="04F15DE0" w14:textId="0C8262CC" w:rsidR="00F65350" w:rsidRPr="00F65350" w:rsidRDefault="00F65350">
      <w:pPr>
        <w:pStyle w:val="EndNoteBibliography"/>
        <w:ind w:left="720" w:hanging="720"/>
        <w:jc w:val="left"/>
        <w:rPr>
          <w:noProof/>
        </w:rPr>
        <w:pPrChange w:id="444" w:author="HENRI VAN RENSBURG" w:date="2022-08-17T11:34:00Z">
          <w:pPr>
            <w:pStyle w:val="EndNoteBibliography"/>
            <w:ind w:left="720" w:hanging="720"/>
          </w:pPr>
        </w:pPrChange>
      </w:pPr>
      <w:r w:rsidRPr="00F65350">
        <w:rPr>
          <w:noProof/>
        </w:rPr>
        <w:t xml:space="preserve">Government.  2019.  Protection of personal information act. </w:t>
      </w:r>
      <w:r>
        <w:fldChar w:fldCharType="begin"/>
      </w:r>
      <w:r>
        <w:instrText xml:space="preserve"> HYPERLINK "https://popia.co.za/section-13-collection-for-specific-purpose/" </w:instrText>
      </w:r>
      <w:r>
        <w:fldChar w:fldCharType="separate"/>
      </w:r>
      <w:r w:rsidRPr="00F65350">
        <w:rPr>
          <w:rStyle w:val="Hyperlink"/>
          <w:noProof/>
          <w:sz w:val="22"/>
        </w:rPr>
        <w:t>https://popia.co.za/section-13-collection-for-specific-purpose/</w:t>
      </w:r>
      <w:r>
        <w:rPr>
          <w:rStyle w:val="Hyperlink"/>
          <w:noProof/>
          <w:sz w:val="22"/>
        </w:rPr>
        <w:fldChar w:fldCharType="end"/>
      </w:r>
      <w:r w:rsidRPr="00F65350">
        <w:rPr>
          <w:noProof/>
        </w:rPr>
        <w:t xml:space="preserve"> Date of access: 2022/04/10 </w:t>
      </w:r>
    </w:p>
    <w:p w14:paraId="5141BEB8" w14:textId="77777777" w:rsidR="00F65350" w:rsidRPr="00F65350" w:rsidRDefault="00F65350">
      <w:pPr>
        <w:pStyle w:val="EndNoteBibliography"/>
        <w:ind w:left="720" w:hanging="720"/>
        <w:jc w:val="left"/>
        <w:rPr>
          <w:noProof/>
        </w:rPr>
        <w:pPrChange w:id="445" w:author="HENRI VAN RENSBURG" w:date="2022-08-17T11:34:00Z">
          <w:pPr>
            <w:pStyle w:val="EndNoteBibliography"/>
            <w:ind w:left="720" w:hanging="720"/>
          </w:pPr>
        </w:pPrChange>
      </w:pPr>
      <w:r w:rsidRPr="00F65350">
        <w:rPr>
          <w:noProof/>
        </w:rPr>
        <w:t xml:space="preserve">Heale, R. and Twycross, A.  2015.  Validity and reliability in quantitative studies.  </w:t>
      </w:r>
      <w:r w:rsidRPr="00F65350">
        <w:rPr>
          <w:i/>
          <w:noProof/>
        </w:rPr>
        <w:t>Evidence-based nursing,</w:t>
      </w:r>
      <w:r w:rsidRPr="00F65350">
        <w:rPr>
          <w:noProof/>
        </w:rPr>
        <w:t xml:space="preserve"> 18(3):66-67.</w:t>
      </w:r>
    </w:p>
    <w:p w14:paraId="1343EABA" w14:textId="77777777" w:rsidR="00F65350" w:rsidRPr="00F65350" w:rsidRDefault="00F65350">
      <w:pPr>
        <w:pStyle w:val="EndNoteBibliography"/>
        <w:ind w:left="720" w:hanging="720"/>
        <w:jc w:val="left"/>
        <w:rPr>
          <w:noProof/>
        </w:rPr>
        <w:pPrChange w:id="446" w:author="HENRI VAN RENSBURG" w:date="2022-08-17T11:34:00Z">
          <w:pPr>
            <w:pStyle w:val="EndNoteBibliography"/>
            <w:ind w:left="720" w:hanging="720"/>
          </w:pPr>
        </w:pPrChange>
      </w:pPr>
      <w:r w:rsidRPr="00F65350">
        <w:rPr>
          <w:noProof/>
        </w:rPr>
        <w:t xml:space="preserve">Hunt, E. and Pellegrino, J. W.  2002.  Issues, examples, and challenges in formative assessment.  </w:t>
      </w:r>
      <w:r w:rsidRPr="00F65350">
        <w:rPr>
          <w:i/>
          <w:noProof/>
        </w:rPr>
        <w:t>New directions for Teaching and Learning,</w:t>
      </w:r>
      <w:r w:rsidRPr="00F65350">
        <w:rPr>
          <w:noProof/>
        </w:rPr>
        <w:t xml:space="preserve"> 2002(89):73-85.</w:t>
      </w:r>
    </w:p>
    <w:p w14:paraId="5B8CDE2E" w14:textId="77777777" w:rsidR="00F65350" w:rsidRPr="00F65350" w:rsidRDefault="00F65350">
      <w:pPr>
        <w:pStyle w:val="EndNoteBibliography"/>
        <w:ind w:left="720" w:hanging="720"/>
        <w:jc w:val="left"/>
        <w:rPr>
          <w:noProof/>
        </w:rPr>
        <w:pPrChange w:id="447" w:author="HENRI VAN RENSBURG" w:date="2022-08-17T11:34:00Z">
          <w:pPr>
            <w:pStyle w:val="EndNoteBibliography"/>
            <w:ind w:left="720" w:hanging="720"/>
          </w:pPr>
        </w:pPrChange>
      </w:pPr>
      <w:r w:rsidRPr="00F65350">
        <w:rPr>
          <w:noProof/>
        </w:rPr>
        <w:t>Institute, A. L.  2019.  Beyond face value: Public attitudes to facial recognition technology.</w:t>
      </w:r>
    </w:p>
    <w:p w14:paraId="7C6B8137" w14:textId="77777777" w:rsidR="00F65350" w:rsidRPr="00F65350" w:rsidRDefault="00F65350">
      <w:pPr>
        <w:pStyle w:val="EndNoteBibliography"/>
        <w:ind w:left="720" w:hanging="720"/>
        <w:jc w:val="left"/>
        <w:rPr>
          <w:noProof/>
        </w:rPr>
        <w:pPrChange w:id="448" w:author="HENRI VAN RENSBURG" w:date="2022-08-17T11:34:00Z">
          <w:pPr>
            <w:pStyle w:val="EndNoteBibliography"/>
            <w:ind w:left="720" w:hanging="720"/>
          </w:pPr>
        </w:pPrChange>
      </w:pPr>
      <w:r w:rsidRPr="00F65350">
        <w:rPr>
          <w:noProof/>
        </w:rPr>
        <w:t xml:space="preserve">Ishaq, K., Rana, A. M. K. and Zin, N. A. M.  2020.  Exploring summative assessment and effects: Primary to higher education.  </w:t>
      </w:r>
      <w:r w:rsidRPr="00F65350">
        <w:rPr>
          <w:i/>
          <w:noProof/>
        </w:rPr>
        <w:t>Bulletin of Education and Research,</w:t>
      </w:r>
      <w:r w:rsidRPr="00F65350">
        <w:rPr>
          <w:noProof/>
        </w:rPr>
        <w:t xml:space="preserve"> 42(3):23-50.</w:t>
      </w:r>
    </w:p>
    <w:p w14:paraId="4A58ADDC" w14:textId="77777777" w:rsidR="00F65350" w:rsidRPr="00F65350" w:rsidRDefault="00F65350">
      <w:pPr>
        <w:pStyle w:val="EndNoteBibliography"/>
        <w:ind w:left="720" w:hanging="720"/>
        <w:jc w:val="left"/>
        <w:rPr>
          <w:noProof/>
        </w:rPr>
        <w:pPrChange w:id="449" w:author="HENRI VAN RENSBURG" w:date="2022-08-17T11:34:00Z">
          <w:pPr>
            <w:pStyle w:val="EndNoteBibliography"/>
            <w:ind w:left="720" w:hanging="720"/>
          </w:pPr>
        </w:pPrChange>
      </w:pPr>
      <w:r w:rsidRPr="00F65350">
        <w:rPr>
          <w:noProof/>
        </w:rPr>
        <w:lastRenderedPageBreak/>
        <w:t xml:space="preserve">Kar, N., Debbarma, M. K., Saha, A. and Pal, D. R.  2012.  Study of implementing automated attendance system using face recognition technique.  </w:t>
      </w:r>
      <w:r w:rsidRPr="00F65350">
        <w:rPr>
          <w:i/>
          <w:noProof/>
        </w:rPr>
        <w:t>International Journal of computer and communication engineering,</w:t>
      </w:r>
      <w:r w:rsidRPr="00F65350">
        <w:rPr>
          <w:noProof/>
        </w:rPr>
        <w:t xml:space="preserve"> 1(2):100.</w:t>
      </w:r>
    </w:p>
    <w:p w14:paraId="30CF1C4A" w14:textId="77777777" w:rsidR="00F65350" w:rsidRPr="00F65350" w:rsidRDefault="00F65350">
      <w:pPr>
        <w:pStyle w:val="EndNoteBibliography"/>
        <w:ind w:left="720" w:hanging="720"/>
        <w:jc w:val="left"/>
        <w:rPr>
          <w:noProof/>
        </w:rPr>
        <w:pPrChange w:id="450" w:author="HENRI VAN RENSBURG" w:date="2022-08-17T11:34:00Z">
          <w:pPr>
            <w:pStyle w:val="EndNoteBibliography"/>
            <w:ind w:left="720" w:hanging="720"/>
          </w:pPr>
        </w:pPrChange>
      </w:pPr>
      <w:r w:rsidRPr="00F65350">
        <w:rPr>
          <w:noProof/>
        </w:rPr>
        <w:t>Kettner, J. L.  2015.  Clickers versus hand-raising in the physics college classroom: Do clickers make a difference?</w:t>
      </w:r>
    </w:p>
    <w:p w14:paraId="027F89E2" w14:textId="77777777" w:rsidR="00F65350" w:rsidRPr="00F65350" w:rsidRDefault="00F65350">
      <w:pPr>
        <w:pStyle w:val="EndNoteBibliography"/>
        <w:ind w:left="720" w:hanging="720"/>
        <w:jc w:val="left"/>
        <w:rPr>
          <w:noProof/>
        </w:rPr>
        <w:pPrChange w:id="451" w:author="HENRI VAN RENSBURG" w:date="2022-08-17T11:34:00Z">
          <w:pPr>
            <w:pStyle w:val="EndNoteBibliography"/>
            <w:ind w:left="720" w:hanging="720"/>
          </w:pPr>
        </w:pPrChange>
      </w:pPr>
      <w:r w:rsidRPr="00F65350">
        <w:rPr>
          <w:noProof/>
        </w:rPr>
        <w:t>Khan, M., Chakraborty, S., Astya, R. and Khepra, S.  2019.  Face detection and recognition using opencv. (</w:t>
      </w:r>
      <w:r w:rsidRPr="00F65350">
        <w:rPr>
          <w:i/>
          <w:noProof/>
        </w:rPr>
        <w:t>In</w:t>
      </w:r>
      <w:r w:rsidRPr="00F65350">
        <w:rPr>
          <w:noProof/>
        </w:rPr>
        <w:t xml:space="preserve"> 2019 International Conference on Computing, Communication, and Intelligent Systems (ICCCIS): IEEE, p. 116-119).</w:t>
      </w:r>
    </w:p>
    <w:p w14:paraId="48320AC9" w14:textId="77777777" w:rsidR="00F65350" w:rsidRPr="00F65350" w:rsidRDefault="00F65350">
      <w:pPr>
        <w:pStyle w:val="EndNoteBibliography"/>
        <w:ind w:left="720" w:hanging="720"/>
        <w:jc w:val="left"/>
        <w:rPr>
          <w:noProof/>
        </w:rPr>
        <w:pPrChange w:id="452" w:author="HENRI VAN RENSBURG" w:date="2022-08-17T11:34:00Z">
          <w:pPr>
            <w:pStyle w:val="EndNoteBibliography"/>
            <w:ind w:left="720" w:hanging="720"/>
          </w:pPr>
        </w:pPrChange>
      </w:pPr>
      <w:r w:rsidRPr="00F65350">
        <w:rPr>
          <w:noProof/>
        </w:rPr>
        <w:t xml:space="preserve">Kivunja, C. and Kuyini, A. B.  2017.  Understanding and applying research paradigms in educational contexts.  </w:t>
      </w:r>
      <w:r w:rsidRPr="00F65350">
        <w:rPr>
          <w:i/>
          <w:noProof/>
        </w:rPr>
        <w:t>International Journal of higher education,</w:t>
      </w:r>
      <w:r w:rsidRPr="00F65350">
        <w:rPr>
          <w:noProof/>
        </w:rPr>
        <w:t xml:space="preserve"> 6(5):26-41.</w:t>
      </w:r>
    </w:p>
    <w:p w14:paraId="72F20852" w14:textId="77777777" w:rsidR="00F65350" w:rsidRPr="00F65350" w:rsidRDefault="00F65350">
      <w:pPr>
        <w:pStyle w:val="EndNoteBibliography"/>
        <w:ind w:left="720" w:hanging="720"/>
        <w:jc w:val="left"/>
        <w:rPr>
          <w:noProof/>
        </w:rPr>
        <w:pPrChange w:id="453" w:author="HENRI VAN RENSBURG" w:date="2022-08-17T11:34:00Z">
          <w:pPr>
            <w:pStyle w:val="EndNoteBibliography"/>
            <w:ind w:left="720" w:hanging="720"/>
          </w:pPr>
        </w:pPrChange>
      </w:pPr>
      <w:r w:rsidRPr="00F65350">
        <w:rPr>
          <w:noProof/>
        </w:rPr>
        <w:t>Kopf, S., Scheele, N. and Effelsberg, W.  2005.  The interactive lecture: Teaching and learning technologies for large classrooms.</w:t>
      </w:r>
    </w:p>
    <w:p w14:paraId="7F585A06" w14:textId="77777777" w:rsidR="00F65350" w:rsidRPr="00F65350" w:rsidRDefault="00F65350">
      <w:pPr>
        <w:pStyle w:val="EndNoteBibliography"/>
        <w:ind w:left="720" w:hanging="720"/>
        <w:jc w:val="left"/>
        <w:rPr>
          <w:noProof/>
        </w:rPr>
        <w:pPrChange w:id="454" w:author="HENRI VAN RENSBURG" w:date="2022-08-17T11:34:00Z">
          <w:pPr>
            <w:pStyle w:val="EndNoteBibliography"/>
            <w:ind w:left="720" w:hanging="720"/>
          </w:pPr>
        </w:pPrChange>
      </w:pPr>
      <w:r w:rsidRPr="00F65350">
        <w:rPr>
          <w:noProof/>
        </w:rPr>
        <w:t xml:space="preserve">Korshunov, P. and Marcel, S.  2018.  Deepfakes: A new threat to face recognition? Assessment and detection.  </w:t>
      </w:r>
      <w:r w:rsidRPr="00F65350">
        <w:rPr>
          <w:i/>
          <w:noProof/>
        </w:rPr>
        <w:t>arXiv preprint arXiv:1812.08685</w:t>
      </w:r>
      <w:r w:rsidRPr="00F65350">
        <w:rPr>
          <w:noProof/>
        </w:rPr>
        <w:t>.</w:t>
      </w:r>
    </w:p>
    <w:p w14:paraId="5E615F39" w14:textId="77777777" w:rsidR="00F65350" w:rsidRPr="00F65350" w:rsidRDefault="00F65350">
      <w:pPr>
        <w:pStyle w:val="EndNoteBibliography"/>
        <w:ind w:left="720" w:hanging="720"/>
        <w:jc w:val="left"/>
        <w:rPr>
          <w:noProof/>
        </w:rPr>
        <w:pPrChange w:id="455" w:author="HENRI VAN RENSBURG" w:date="2022-08-17T11:34:00Z">
          <w:pPr>
            <w:pStyle w:val="EndNoteBibliography"/>
            <w:ind w:left="720" w:hanging="720"/>
          </w:pPr>
        </w:pPrChange>
      </w:pPr>
      <w:r w:rsidRPr="00F65350">
        <w:rPr>
          <w:noProof/>
        </w:rPr>
        <w:t>Kuhn, T. S.  1970.  The structure of scientific revolutions. Chicago University of Chicago Press.</w:t>
      </w:r>
    </w:p>
    <w:p w14:paraId="1AFECF57" w14:textId="77777777" w:rsidR="00F65350" w:rsidRPr="00F65350" w:rsidRDefault="00F65350">
      <w:pPr>
        <w:pStyle w:val="EndNoteBibliography"/>
        <w:ind w:left="720" w:hanging="720"/>
        <w:jc w:val="left"/>
        <w:rPr>
          <w:noProof/>
        </w:rPr>
        <w:pPrChange w:id="456" w:author="HENRI VAN RENSBURG" w:date="2022-08-17T11:34:00Z">
          <w:pPr>
            <w:pStyle w:val="EndNoteBibliography"/>
            <w:ind w:left="720" w:hanging="720"/>
          </w:pPr>
        </w:pPrChange>
      </w:pPr>
      <w:r w:rsidRPr="00F65350">
        <w:rPr>
          <w:noProof/>
        </w:rPr>
        <w:t xml:space="preserve">Kumar, A., Kaur, A. and Kumar, M.  2019.  Face detection techniques: A review.  </w:t>
      </w:r>
      <w:r w:rsidRPr="00F65350">
        <w:rPr>
          <w:i/>
          <w:noProof/>
        </w:rPr>
        <w:t>Artificial Intelligence Review,</w:t>
      </w:r>
      <w:r w:rsidRPr="00F65350">
        <w:rPr>
          <w:noProof/>
        </w:rPr>
        <w:t xml:space="preserve"> 52(2):927-948.</w:t>
      </w:r>
    </w:p>
    <w:p w14:paraId="07B450EF" w14:textId="77777777" w:rsidR="00F65350" w:rsidRPr="00F65350" w:rsidRDefault="00F65350">
      <w:pPr>
        <w:pStyle w:val="EndNoteBibliography"/>
        <w:ind w:left="720" w:hanging="720"/>
        <w:jc w:val="left"/>
        <w:rPr>
          <w:noProof/>
        </w:rPr>
        <w:pPrChange w:id="457" w:author="HENRI VAN RENSBURG" w:date="2022-08-17T11:34:00Z">
          <w:pPr>
            <w:pStyle w:val="EndNoteBibliography"/>
            <w:ind w:left="720" w:hanging="720"/>
          </w:pPr>
        </w:pPrChange>
      </w:pPr>
      <w:r w:rsidRPr="00F65350">
        <w:rPr>
          <w:noProof/>
        </w:rPr>
        <w:t xml:space="preserve">Lamanauskas, V. and Makarskaite-Petkeviciene, R.  2021.  Distance lectures in university studies: Advantages, disadvantages, improvement.  </w:t>
      </w:r>
      <w:r w:rsidRPr="00F65350">
        <w:rPr>
          <w:i/>
          <w:noProof/>
        </w:rPr>
        <w:t>Contemporary Educational Technology,</w:t>
      </w:r>
      <w:r w:rsidRPr="00F65350">
        <w:rPr>
          <w:noProof/>
        </w:rPr>
        <w:t xml:space="preserve"> 13(3).</w:t>
      </w:r>
    </w:p>
    <w:p w14:paraId="362FDC30" w14:textId="77777777" w:rsidR="00F65350" w:rsidRPr="00F65350" w:rsidRDefault="00F65350">
      <w:pPr>
        <w:pStyle w:val="EndNoteBibliography"/>
        <w:ind w:left="720" w:hanging="720"/>
        <w:jc w:val="left"/>
        <w:rPr>
          <w:noProof/>
        </w:rPr>
        <w:pPrChange w:id="458" w:author="HENRI VAN RENSBURG" w:date="2022-08-17T11:34:00Z">
          <w:pPr>
            <w:pStyle w:val="EndNoteBibliography"/>
            <w:ind w:left="720" w:hanging="720"/>
          </w:pPr>
        </w:pPrChange>
      </w:pPr>
      <w:r w:rsidRPr="00F65350">
        <w:rPr>
          <w:noProof/>
        </w:rPr>
        <w:t xml:space="preserve">Libby, C. and Ehrenfeld, J.  2021.  Facial recognition technology in 2021: Masks, bias, and the future of healthcare.  </w:t>
      </w:r>
      <w:r w:rsidRPr="00F65350">
        <w:rPr>
          <w:i/>
          <w:noProof/>
        </w:rPr>
        <w:t>Journal of Medical Systems,</w:t>
      </w:r>
      <w:r w:rsidRPr="00F65350">
        <w:rPr>
          <w:noProof/>
        </w:rPr>
        <w:t xml:space="preserve"> 45(4):1-3.</w:t>
      </w:r>
    </w:p>
    <w:p w14:paraId="6BDF600E" w14:textId="243324B0" w:rsidR="00F65350" w:rsidRPr="00F65350" w:rsidRDefault="00F65350">
      <w:pPr>
        <w:pStyle w:val="EndNoteBibliography"/>
        <w:ind w:left="720" w:hanging="720"/>
        <w:jc w:val="left"/>
        <w:rPr>
          <w:noProof/>
        </w:rPr>
        <w:pPrChange w:id="459" w:author="HENRI VAN RENSBURG" w:date="2022-08-17T11:34:00Z">
          <w:pPr>
            <w:pStyle w:val="EndNoteBibliography"/>
            <w:ind w:left="720" w:hanging="720"/>
          </w:pPr>
        </w:pPrChange>
      </w:pPr>
      <w:r w:rsidRPr="00F65350">
        <w:rPr>
          <w:noProof/>
        </w:rPr>
        <w:t xml:space="preserve">McTighe, J.  2021.  8 quick checks for understanding. </w:t>
      </w:r>
      <w:r>
        <w:fldChar w:fldCharType="begin"/>
      </w:r>
      <w:r>
        <w:instrText xml:space="preserve"> HYPERLINK "https://www.edutopia.org/article/8-quick-checks-understanding" </w:instrText>
      </w:r>
      <w:r>
        <w:fldChar w:fldCharType="separate"/>
      </w:r>
      <w:r w:rsidRPr="00F65350">
        <w:rPr>
          <w:rStyle w:val="Hyperlink"/>
          <w:noProof/>
          <w:sz w:val="22"/>
        </w:rPr>
        <w:t>https://www.edutopia.org/article/8-quick-checks-understanding</w:t>
      </w:r>
      <w:r>
        <w:rPr>
          <w:rStyle w:val="Hyperlink"/>
          <w:noProof/>
          <w:sz w:val="22"/>
        </w:rPr>
        <w:fldChar w:fldCharType="end"/>
      </w:r>
      <w:r w:rsidRPr="00F65350">
        <w:rPr>
          <w:noProof/>
        </w:rPr>
        <w:t xml:space="preserve"> </w:t>
      </w:r>
    </w:p>
    <w:p w14:paraId="514708D1" w14:textId="77777777" w:rsidR="00F65350" w:rsidRPr="00F65350" w:rsidRDefault="00F65350">
      <w:pPr>
        <w:pStyle w:val="EndNoteBibliography"/>
        <w:ind w:left="720" w:hanging="720"/>
        <w:jc w:val="left"/>
        <w:rPr>
          <w:noProof/>
        </w:rPr>
        <w:pPrChange w:id="460" w:author="HENRI VAN RENSBURG" w:date="2022-08-17T11:34:00Z">
          <w:pPr>
            <w:pStyle w:val="EndNoteBibliography"/>
            <w:ind w:left="720" w:hanging="720"/>
          </w:pPr>
        </w:pPrChange>
      </w:pPr>
      <w:r w:rsidRPr="00F65350">
        <w:rPr>
          <w:noProof/>
        </w:rPr>
        <w:t xml:space="preserve">Mohammad, S. M.  2020.  Facial recognition technology.  </w:t>
      </w:r>
      <w:r w:rsidRPr="00F65350">
        <w:rPr>
          <w:i/>
          <w:noProof/>
        </w:rPr>
        <w:t>Available at SSRN 3622882</w:t>
      </w:r>
      <w:r w:rsidRPr="00F65350">
        <w:rPr>
          <w:noProof/>
        </w:rPr>
        <w:t>.</w:t>
      </w:r>
    </w:p>
    <w:p w14:paraId="44645F6F" w14:textId="77777777" w:rsidR="00F65350" w:rsidRPr="00F65350" w:rsidRDefault="00F65350">
      <w:pPr>
        <w:pStyle w:val="EndNoteBibliography"/>
        <w:ind w:left="720" w:hanging="720"/>
        <w:jc w:val="left"/>
        <w:rPr>
          <w:noProof/>
        </w:rPr>
        <w:pPrChange w:id="461" w:author="HENRI VAN RENSBURG" w:date="2022-08-17T11:34:00Z">
          <w:pPr>
            <w:pStyle w:val="EndNoteBibliography"/>
            <w:ind w:left="720" w:hanging="720"/>
          </w:pPr>
        </w:pPrChange>
      </w:pPr>
      <w:r w:rsidRPr="00F65350">
        <w:rPr>
          <w:noProof/>
        </w:rPr>
        <w:t xml:space="preserve">Omoyiola, B. O.  2018.  Overview of biometric and facial recognition techniques.  </w:t>
      </w:r>
      <w:r w:rsidRPr="00F65350">
        <w:rPr>
          <w:i/>
          <w:noProof/>
        </w:rPr>
        <w:t>IOSR journal of computer engineering (IOSRJCE),</w:t>
      </w:r>
      <w:r w:rsidRPr="00F65350">
        <w:rPr>
          <w:noProof/>
        </w:rPr>
        <w:t xml:space="preserve"> 20(4):1-5.</w:t>
      </w:r>
    </w:p>
    <w:p w14:paraId="0CE14E75" w14:textId="77777777" w:rsidR="00F65350" w:rsidRPr="00F65350" w:rsidRDefault="00F65350">
      <w:pPr>
        <w:pStyle w:val="EndNoteBibliography"/>
        <w:ind w:left="720" w:hanging="720"/>
        <w:jc w:val="left"/>
        <w:rPr>
          <w:noProof/>
        </w:rPr>
        <w:pPrChange w:id="462" w:author="HENRI VAN RENSBURG" w:date="2022-08-17T11:34:00Z">
          <w:pPr>
            <w:pStyle w:val="EndNoteBibliography"/>
            <w:ind w:left="720" w:hanging="720"/>
          </w:pPr>
        </w:pPrChange>
      </w:pPr>
      <w:r w:rsidRPr="00F65350">
        <w:rPr>
          <w:noProof/>
        </w:rPr>
        <w:t xml:space="preserve">Owayjan, M., Dergham, A., Haber, G., Fakih, N., Hamoush, A. and Abdo, E.  2015.  Face recognition security system.  </w:t>
      </w:r>
      <w:r w:rsidRPr="00F65350">
        <w:rPr>
          <w:i/>
          <w:noProof/>
        </w:rPr>
        <w:t>New trends in networking, computing, E-learning, systems sciences, and engineering</w:t>
      </w:r>
      <w:r w:rsidRPr="00F65350">
        <w:rPr>
          <w:noProof/>
        </w:rPr>
        <w:t>:343-348.</w:t>
      </w:r>
    </w:p>
    <w:p w14:paraId="18241F15" w14:textId="77777777" w:rsidR="00F65350" w:rsidRPr="00F65350" w:rsidRDefault="00F65350">
      <w:pPr>
        <w:pStyle w:val="EndNoteBibliography"/>
        <w:ind w:left="720" w:hanging="720"/>
        <w:jc w:val="left"/>
        <w:rPr>
          <w:noProof/>
        </w:rPr>
        <w:pPrChange w:id="463" w:author="HENRI VAN RENSBURG" w:date="2022-08-17T11:34:00Z">
          <w:pPr>
            <w:pStyle w:val="EndNoteBibliography"/>
            <w:ind w:left="720" w:hanging="720"/>
          </w:pPr>
        </w:pPrChange>
      </w:pPr>
      <w:r w:rsidRPr="00F65350">
        <w:rPr>
          <w:noProof/>
        </w:rPr>
        <w:t xml:space="preserve">Park, Y. S., Konge, L. and Artino, A. R.  2020.  The positivism paradigm of research.  </w:t>
      </w:r>
      <w:r w:rsidRPr="00F65350">
        <w:rPr>
          <w:i/>
          <w:noProof/>
        </w:rPr>
        <w:t>Academic Medicine,</w:t>
      </w:r>
      <w:r w:rsidRPr="00F65350">
        <w:rPr>
          <w:noProof/>
        </w:rPr>
        <w:t xml:space="preserve"> 95(5):690-694.</w:t>
      </w:r>
    </w:p>
    <w:p w14:paraId="0D1F48C4" w14:textId="77777777" w:rsidR="00F65350" w:rsidRPr="00F65350" w:rsidRDefault="00F65350">
      <w:pPr>
        <w:pStyle w:val="EndNoteBibliography"/>
        <w:ind w:left="720" w:hanging="720"/>
        <w:jc w:val="left"/>
        <w:rPr>
          <w:noProof/>
        </w:rPr>
        <w:pPrChange w:id="464" w:author="HENRI VAN RENSBURG" w:date="2022-08-17T11:34:00Z">
          <w:pPr>
            <w:pStyle w:val="EndNoteBibliography"/>
            <w:ind w:left="720" w:hanging="720"/>
          </w:pPr>
        </w:pPrChange>
      </w:pPr>
      <w:r w:rsidRPr="00F65350">
        <w:rPr>
          <w:noProof/>
        </w:rPr>
        <w:t xml:space="preserve">Paudel, P.  2021.  Online education: Benefits, challenges and strategies during and after covid-19 in higher education.  </w:t>
      </w:r>
      <w:r w:rsidRPr="00F65350">
        <w:rPr>
          <w:i/>
          <w:noProof/>
        </w:rPr>
        <w:t>International Journal on Studies in Education,</w:t>
      </w:r>
      <w:r w:rsidRPr="00F65350">
        <w:rPr>
          <w:noProof/>
        </w:rPr>
        <w:t xml:space="preserve"> 3(2):70-85.</w:t>
      </w:r>
    </w:p>
    <w:p w14:paraId="50A7F619" w14:textId="77777777" w:rsidR="00F65350" w:rsidRPr="00F65350" w:rsidRDefault="00F65350">
      <w:pPr>
        <w:pStyle w:val="EndNoteBibliography"/>
        <w:ind w:left="720" w:hanging="720"/>
        <w:jc w:val="left"/>
        <w:rPr>
          <w:noProof/>
        </w:rPr>
        <w:pPrChange w:id="465" w:author="HENRI VAN RENSBURG" w:date="2022-08-17T11:34:00Z">
          <w:pPr>
            <w:pStyle w:val="EndNoteBibliography"/>
            <w:ind w:left="720" w:hanging="720"/>
          </w:pPr>
        </w:pPrChange>
      </w:pPr>
      <w:r w:rsidRPr="00F65350">
        <w:rPr>
          <w:noProof/>
        </w:rPr>
        <w:t xml:space="preserve">Peffers, K., Tuunanen, T., Rothenberger, M. A. and Chatterjee, S.  2007.  A design science research methodology for information systems research.  </w:t>
      </w:r>
      <w:r w:rsidRPr="00F65350">
        <w:rPr>
          <w:i/>
          <w:noProof/>
        </w:rPr>
        <w:t>Journal of management information systems,</w:t>
      </w:r>
      <w:r w:rsidRPr="00F65350">
        <w:rPr>
          <w:noProof/>
        </w:rPr>
        <w:t xml:space="preserve"> 24(3):45-77.</w:t>
      </w:r>
    </w:p>
    <w:p w14:paraId="7519B62A" w14:textId="77777777" w:rsidR="00F65350" w:rsidRPr="00F65350" w:rsidRDefault="00F65350">
      <w:pPr>
        <w:pStyle w:val="EndNoteBibliography"/>
        <w:ind w:left="720" w:hanging="720"/>
        <w:jc w:val="left"/>
        <w:rPr>
          <w:noProof/>
        </w:rPr>
        <w:pPrChange w:id="466" w:author="HENRI VAN RENSBURG" w:date="2022-08-17T11:34:00Z">
          <w:pPr>
            <w:pStyle w:val="EndNoteBibliography"/>
            <w:ind w:left="720" w:hanging="720"/>
          </w:pPr>
        </w:pPrChange>
      </w:pPr>
      <w:r w:rsidRPr="00F65350">
        <w:rPr>
          <w:noProof/>
        </w:rPr>
        <w:lastRenderedPageBreak/>
        <w:t xml:space="preserve">Price, J. H. and Murnan, J.  2004.  Research limitations and the necessity of reporting them.  </w:t>
      </w:r>
      <w:r w:rsidRPr="00F65350">
        <w:rPr>
          <w:i/>
          <w:noProof/>
        </w:rPr>
        <w:t>American journal of health education,</w:t>
      </w:r>
      <w:r w:rsidRPr="00F65350">
        <w:rPr>
          <w:noProof/>
        </w:rPr>
        <w:t xml:space="preserve"> 35(2):66.</w:t>
      </w:r>
    </w:p>
    <w:p w14:paraId="01A32A24" w14:textId="77777777" w:rsidR="00F65350" w:rsidRPr="00F65350" w:rsidRDefault="00F65350">
      <w:pPr>
        <w:pStyle w:val="EndNoteBibliography"/>
        <w:ind w:left="720" w:hanging="720"/>
        <w:jc w:val="left"/>
        <w:rPr>
          <w:noProof/>
        </w:rPr>
        <w:pPrChange w:id="467" w:author="HENRI VAN RENSBURG" w:date="2022-08-17T11:34:00Z">
          <w:pPr>
            <w:pStyle w:val="EndNoteBibliography"/>
            <w:ind w:left="720" w:hanging="720"/>
          </w:pPr>
        </w:pPrChange>
      </w:pPr>
      <w:r w:rsidRPr="00F65350">
        <w:rPr>
          <w:noProof/>
        </w:rPr>
        <w:t xml:space="preserve">Qu, W. and Zhang, C.  2013.  The analysis of summative assessment and formative assessment and their roles in college english assessment system.  </w:t>
      </w:r>
      <w:r w:rsidRPr="00F65350">
        <w:rPr>
          <w:i/>
          <w:noProof/>
        </w:rPr>
        <w:t>Journal of Language Teaching and Research,</w:t>
      </w:r>
      <w:r w:rsidRPr="00F65350">
        <w:rPr>
          <w:noProof/>
        </w:rPr>
        <w:t xml:space="preserve"> 4(2):335.</w:t>
      </w:r>
    </w:p>
    <w:p w14:paraId="511F4209" w14:textId="77777777" w:rsidR="00F65350" w:rsidRPr="00F65350" w:rsidRDefault="00F65350">
      <w:pPr>
        <w:pStyle w:val="EndNoteBibliography"/>
        <w:ind w:left="720" w:hanging="720"/>
        <w:jc w:val="left"/>
        <w:rPr>
          <w:noProof/>
        </w:rPr>
        <w:pPrChange w:id="468" w:author="HENRI VAN RENSBURG" w:date="2022-08-17T11:34:00Z">
          <w:pPr>
            <w:pStyle w:val="EndNoteBibliography"/>
            <w:ind w:left="720" w:hanging="720"/>
          </w:pPr>
        </w:pPrChange>
      </w:pPr>
      <w:r w:rsidRPr="00F65350">
        <w:rPr>
          <w:noProof/>
        </w:rPr>
        <w:t>Quinzio-Zafran, A. M. and Wilkins, E. A.  2020.  The new teacher's guide to overcoming common challenges: Curated advice from award-winning teachers. Routledge.</w:t>
      </w:r>
    </w:p>
    <w:p w14:paraId="0E8496FC" w14:textId="77777777" w:rsidR="00F65350" w:rsidRPr="00F65350" w:rsidRDefault="00F65350">
      <w:pPr>
        <w:pStyle w:val="EndNoteBibliography"/>
        <w:ind w:left="720" w:hanging="720"/>
        <w:jc w:val="left"/>
        <w:rPr>
          <w:noProof/>
        </w:rPr>
        <w:pPrChange w:id="469" w:author="HENRI VAN RENSBURG" w:date="2022-08-17T11:34:00Z">
          <w:pPr>
            <w:pStyle w:val="EndNoteBibliography"/>
            <w:ind w:left="720" w:hanging="720"/>
          </w:pPr>
        </w:pPrChange>
      </w:pPr>
      <w:r w:rsidRPr="00F65350">
        <w:rPr>
          <w:noProof/>
        </w:rPr>
        <w:t xml:space="preserve">Rehman, A. A. and Alharthi, K.  2016.  An introduction to research paradigms.  </w:t>
      </w:r>
      <w:r w:rsidRPr="00F65350">
        <w:rPr>
          <w:i/>
          <w:noProof/>
        </w:rPr>
        <w:t>International Journal of Educational Investigations,</w:t>
      </w:r>
      <w:r w:rsidRPr="00F65350">
        <w:rPr>
          <w:noProof/>
        </w:rPr>
        <w:t xml:space="preserve"> 3(8):51-59.</w:t>
      </w:r>
    </w:p>
    <w:p w14:paraId="2BD0C545" w14:textId="77777777" w:rsidR="00F65350" w:rsidRPr="00F65350" w:rsidRDefault="00F65350">
      <w:pPr>
        <w:pStyle w:val="EndNoteBibliography"/>
        <w:ind w:left="720" w:hanging="720"/>
        <w:jc w:val="left"/>
        <w:rPr>
          <w:noProof/>
        </w:rPr>
        <w:pPrChange w:id="470" w:author="HENRI VAN RENSBURG" w:date="2022-08-17T11:34:00Z">
          <w:pPr>
            <w:pStyle w:val="EndNoteBibliography"/>
            <w:ind w:left="720" w:hanging="720"/>
          </w:pPr>
        </w:pPrChange>
      </w:pPr>
      <w:r w:rsidRPr="00F65350">
        <w:rPr>
          <w:noProof/>
        </w:rPr>
        <w:t xml:space="preserve">Revina, I. M. and Emmanuel, W. S.  2021.  A survey on human face expression recognition techniques.  </w:t>
      </w:r>
      <w:r w:rsidRPr="00F65350">
        <w:rPr>
          <w:i/>
          <w:noProof/>
        </w:rPr>
        <w:t>Journal of King Saud University-Computer and Information Sciences,</w:t>
      </w:r>
      <w:r w:rsidRPr="00F65350">
        <w:rPr>
          <w:noProof/>
        </w:rPr>
        <w:t xml:space="preserve"> 33(6):619-628.</w:t>
      </w:r>
    </w:p>
    <w:p w14:paraId="5CC0FF2C" w14:textId="77777777" w:rsidR="00F65350" w:rsidRPr="00F65350" w:rsidRDefault="00F65350">
      <w:pPr>
        <w:pStyle w:val="EndNoteBibliography"/>
        <w:ind w:left="720" w:hanging="720"/>
        <w:jc w:val="left"/>
        <w:rPr>
          <w:noProof/>
        </w:rPr>
        <w:pPrChange w:id="471" w:author="HENRI VAN RENSBURG" w:date="2022-08-17T11:34:00Z">
          <w:pPr>
            <w:pStyle w:val="EndNoteBibliography"/>
            <w:ind w:left="720" w:hanging="720"/>
          </w:pPr>
        </w:pPrChange>
      </w:pPr>
      <w:r w:rsidRPr="00F65350">
        <w:rPr>
          <w:noProof/>
        </w:rPr>
        <w:t>Russel, S. J. and Norvig, P.  2021.  Artificial intelligence - a modern approach. Pearson Fourth ed.  New Jersey: Pearson Education Inc.</w:t>
      </w:r>
    </w:p>
    <w:p w14:paraId="69683F4C" w14:textId="77777777" w:rsidR="00F65350" w:rsidRPr="00F65350" w:rsidRDefault="00F65350">
      <w:pPr>
        <w:pStyle w:val="EndNoteBibliography"/>
        <w:ind w:left="720" w:hanging="720"/>
        <w:jc w:val="left"/>
        <w:rPr>
          <w:noProof/>
        </w:rPr>
        <w:pPrChange w:id="472" w:author="HENRI VAN RENSBURG" w:date="2022-08-17T11:34:00Z">
          <w:pPr>
            <w:pStyle w:val="EndNoteBibliography"/>
            <w:ind w:left="720" w:hanging="720"/>
          </w:pPr>
        </w:pPrChange>
      </w:pPr>
      <w:r w:rsidRPr="00F65350">
        <w:rPr>
          <w:noProof/>
        </w:rPr>
        <w:t xml:space="preserve">Sathik, M. and Jonathan, S. G.  2013.  Effect of facial expressions on student’s comprehension recognition in virtual educational environments.  </w:t>
      </w:r>
      <w:r w:rsidRPr="00F65350">
        <w:rPr>
          <w:i/>
          <w:noProof/>
        </w:rPr>
        <w:t>SpringerPlus,</w:t>
      </w:r>
      <w:r w:rsidRPr="00F65350">
        <w:rPr>
          <w:noProof/>
        </w:rPr>
        <w:t xml:space="preserve"> 2(1):1-9.</w:t>
      </w:r>
    </w:p>
    <w:p w14:paraId="03692140" w14:textId="77777777" w:rsidR="00F65350" w:rsidRPr="00F65350" w:rsidRDefault="00F65350">
      <w:pPr>
        <w:pStyle w:val="EndNoteBibliography"/>
        <w:ind w:left="720" w:hanging="720"/>
        <w:jc w:val="left"/>
        <w:rPr>
          <w:noProof/>
        </w:rPr>
        <w:pPrChange w:id="473" w:author="HENRI VAN RENSBURG" w:date="2022-08-17T11:34:00Z">
          <w:pPr>
            <w:pStyle w:val="EndNoteBibliography"/>
            <w:ind w:left="720" w:hanging="720"/>
          </w:pPr>
        </w:pPrChange>
      </w:pPr>
      <w:r w:rsidRPr="00F65350">
        <w:rPr>
          <w:noProof/>
        </w:rPr>
        <w:t xml:space="preserve">Smith, A.  2019.  More than half of us adults trust law enforcement to use facial recognition responsibly.  </w:t>
      </w:r>
      <w:r w:rsidRPr="00F65350">
        <w:rPr>
          <w:i/>
          <w:noProof/>
        </w:rPr>
        <w:t>Pew Research Center,</w:t>
      </w:r>
      <w:r w:rsidRPr="00F65350">
        <w:rPr>
          <w:noProof/>
        </w:rPr>
        <w:t xml:space="preserve"> 5.</w:t>
      </w:r>
    </w:p>
    <w:p w14:paraId="51CBF243" w14:textId="77777777" w:rsidR="00F65350" w:rsidRPr="00F65350" w:rsidRDefault="00F65350">
      <w:pPr>
        <w:pStyle w:val="EndNoteBibliography"/>
        <w:ind w:left="720" w:hanging="720"/>
        <w:jc w:val="left"/>
        <w:rPr>
          <w:noProof/>
        </w:rPr>
        <w:pPrChange w:id="474" w:author="HENRI VAN RENSBURG" w:date="2022-08-17T11:34:00Z">
          <w:pPr>
            <w:pStyle w:val="EndNoteBibliography"/>
            <w:ind w:left="720" w:hanging="720"/>
          </w:pPr>
        </w:pPrChange>
      </w:pPr>
      <w:r w:rsidRPr="00F65350">
        <w:rPr>
          <w:noProof/>
        </w:rPr>
        <w:t>Sousa, F. J.  2010.  Metatheories in research: Positivism, postmodernism, and critical realism. (</w:t>
      </w:r>
      <w:r w:rsidRPr="00F65350">
        <w:rPr>
          <w:i/>
          <w:noProof/>
        </w:rPr>
        <w:t xml:space="preserve">In </w:t>
      </w:r>
      <w:r w:rsidRPr="00F65350">
        <w:rPr>
          <w:noProof/>
        </w:rPr>
        <w:t xml:space="preserve"> Organizational culture, business-to-business relationships, and interfirm networks: Emerald Group Publishing Limited.).</w:t>
      </w:r>
    </w:p>
    <w:p w14:paraId="3104AC83" w14:textId="2A4D3221" w:rsidR="00F65350" w:rsidRPr="00F65350" w:rsidRDefault="00F65350">
      <w:pPr>
        <w:pStyle w:val="EndNoteBibliography"/>
        <w:ind w:left="720" w:hanging="720"/>
        <w:jc w:val="left"/>
        <w:rPr>
          <w:noProof/>
        </w:rPr>
        <w:pPrChange w:id="475" w:author="HENRI VAN RENSBURG" w:date="2022-08-17T11:34:00Z">
          <w:pPr>
            <w:pStyle w:val="EndNoteBibliography"/>
            <w:ind w:left="720" w:hanging="720"/>
          </w:pPr>
        </w:pPrChange>
      </w:pPr>
      <w:r w:rsidRPr="00F65350">
        <w:rPr>
          <w:noProof/>
        </w:rPr>
        <w:t xml:space="preserve">Sporer, J. (2022) 'Is summative or formative more important?'. Available at: </w:t>
      </w:r>
      <w:r>
        <w:fldChar w:fldCharType="begin"/>
      </w:r>
      <w:r>
        <w:instrText xml:space="preserve"> HYPERLINK "https://faq-blog.com/is-summative-or-formative-more-important" </w:instrText>
      </w:r>
      <w:r>
        <w:fldChar w:fldCharType="separate"/>
      </w:r>
      <w:r w:rsidRPr="00F65350">
        <w:rPr>
          <w:rStyle w:val="Hyperlink"/>
          <w:noProof/>
          <w:sz w:val="22"/>
        </w:rPr>
        <w:t>https://faq-blog.com/is-summative-or-formative-more-important</w:t>
      </w:r>
      <w:r>
        <w:rPr>
          <w:rStyle w:val="Hyperlink"/>
          <w:noProof/>
          <w:sz w:val="22"/>
        </w:rPr>
        <w:fldChar w:fldCharType="end"/>
      </w:r>
      <w:r w:rsidRPr="00F65350">
        <w:rPr>
          <w:noProof/>
        </w:rPr>
        <w:t>.</w:t>
      </w:r>
    </w:p>
    <w:p w14:paraId="55794CE2" w14:textId="77777777" w:rsidR="00F65350" w:rsidRPr="00F65350" w:rsidRDefault="00F65350">
      <w:pPr>
        <w:pStyle w:val="EndNoteBibliography"/>
        <w:ind w:left="720" w:hanging="720"/>
        <w:jc w:val="left"/>
        <w:rPr>
          <w:noProof/>
        </w:rPr>
        <w:pPrChange w:id="476" w:author="HENRI VAN RENSBURG" w:date="2022-08-17T11:34:00Z">
          <w:pPr>
            <w:pStyle w:val="EndNoteBibliography"/>
            <w:ind w:left="720" w:hanging="720"/>
          </w:pPr>
        </w:pPrChange>
      </w:pPr>
      <w:r w:rsidRPr="00F65350">
        <w:rPr>
          <w:noProof/>
        </w:rPr>
        <w:t xml:space="preserve">Sukamolson, S.  2007.  Fundamentals of quantitative research.  </w:t>
      </w:r>
      <w:r w:rsidRPr="00F65350">
        <w:rPr>
          <w:i/>
          <w:noProof/>
        </w:rPr>
        <w:t>Language Institute Chulalongkorn University,</w:t>
      </w:r>
      <w:r w:rsidRPr="00F65350">
        <w:rPr>
          <w:noProof/>
        </w:rPr>
        <w:t xml:space="preserve"> 1(3):1-20.</w:t>
      </w:r>
    </w:p>
    <w:p w14:paraId="48AECA95" w14:textId="77777777" w:rsidR="00F65350" w:rsidRPr="00F65350" w:rsidRDefault="00F65350">
      <w:pPr>
        <w:pStyle w:val="EndNoteBibliography"/>
        <w:ind w:left="720" w:hanging="720"/>
        <w:jc w:val="left"/>
        <w:rPr>
          <w:noProof/>
        </w:rPr>
        <w:pPrChange w:id="477" w:author="HENRI VAN RENSBURG" w:date="2022-08-17T11:34:00Z">
          <w:pPr>
            <w:pStyle w:val="EndNoteBibliography"/>
            <w:ind w:left="720" w:hanging="720"/>
          </w:pPr>
        </w:pPrChange>
      </w:pPr>
      <w:r w:rsidRPr="00F65350">
        <w:rPr>
          <w:noProof/>
        </w:rPr>
        <w:t xml:space="preserve">Sürücü, L. and Maslakçi, A.  2020.  Validity and reliability in quantitative research.  </w:t>
      </w:r>
      <w:r w:rsidRPr="00F65350">
        <w:rPr>
          <w:i/>
          <w:noProof/>
        </w:rPr>
        <w:t>Business &amp; Management Studies: An International Journal,</w:t>
      </w:r>
      <w:r w:rsidRPr="00F65350">
        <w:rPr>
          <w:noProof/>
        </w:rPr>
        <w:t xml:space="preserve"> 8(3):2694-2726.</w:t>
      </w:r>
    </w:p>
    <w:p w14:paraId="5DC184CF" w14:textId="77777777" w:rsidR="00F65350" w:rsidRPr="00F65350" w:rsidRDefault="00F65350">
      <w:pPr>
        <w:pStyle w:val="EndNoteBibliography"/>
        <w:ind w:left="720" w:hanging="720"/>
        <w:jc w:val="left"/>
        <w:rPr>
          <w:noProof/>
        </w:rPr>
        <w:pPrChange w:id="478" w:author="HENRI VAN RENSBURG" w:date="2022-08-17T11:34:00Z">
          <w:pPr>
            <w:pStyle w:val="EndNoteBibliography"/>
            <w:ind w:left="720" w:hanging="720"/>
          </w:pPr>
        </w:pPrChange>
      </w:pPr>
      <w:r w:rsidRPr="00F65350">
        <w:rPr>
          <w:noProof/>
        </w:rPr>
        <w:t xml:space="preserve">Taras, M.  2008.  Summative and formative assessment: Perceptions and realities.  </w:t>
      </w:r>
      <w:r w:rsidRPr="00F65350">
        <w:rPr>
          <w:i/>
          <w:noProof/>
        </w:rPr>
        <w:t>Active learning in higher education,</w:t>
      </w:r>
      <w:r w:rsidRPr="00F65350">
        <w:rPr>
          <w:noProof/>
        </w:rPr>
        <w:t xml:space="preserve"> 9(2):172-192.</w:t>
      </w:r>
    </w:p>
    <w:p w14:paraId="008CDAAA" w14:textId="77777777" w:rsidR="00F65350" w:rsidRPr="00F65350" w:rsidRDefault="00F65350">
      <w:pPr>
        <w:pStyle w:val="EndNoteBibliography"/>
        <w:ind w:left="720" w:hanging="720"/>
        <w:jc w:val="left"/>
        <w:rPr>
          <w:noProof/>
        </w:rPr>
        <w:pPrChange w:id="479" w:author="HENRI VAN RENSBURG" w:date="2022-08-17T11:34:00Z">
          <w:pPr>
            <w:pStyle w:val="EndNoteBibliography"/>
            <w:ind w:left="720" w:hanging="720"/>
          </w:pPr>
        </w:pPrChange>
      </w:pPr>
      <w:r w:rsidRPr="00F65350">
        <w:rPr>
          <w:noProof/>
        </w:rPr>
        <w:t xml:space="preserve">Taylor, G. J.  2000.  Recent developments in alexithymia theory and research.  </w:t>
      </w:r>
      <w:r w:rsidRPr="00F65350">
        <w:rPr>
          <w:i/>
          <w:noProof/>
        </w:rPr>
        <w:t>The Canadian Journal of Psychiatry,</w:t>
      </w:r>
      <w:r w:rsidRPr="00F65350">
        <w:rPr>
          <w:noProof/>
        </w:rPr>
        <w:t xml:space="preserve"> 45(2):134-142.</w:t>
      </w:r>
    </w:p>
    <w:p w14:paraId="3436D1F4" w14:textId="77777777" w:rsidR="00F65350" w:rsidRPr="00F65350" w:rsidRDefault="00F65350">
      <w:pPr>
        <w:pStyle w:val="EndNoteBibliography"/>
        <w:ind w:left="720" w:hanging="720"/>
        <w:jc w:val="left"/>
        <w:rPr>
          <w:noProof/>
        </w:rPr>
        <w:pPrChange w:id="480" w:author="HENRI VAN RENSBURG" w:date="2022-08-17T11:34:00Z">
          <w:pPr>
            <w:pStyle w:val="EndNoteBibliography"/>
            <w:ind w:left="720" w:hanging="720"/>
          </w:pPr>
        </w:pPrChange>
      </w:pPr>
      <w:r w:rsidRPr="00F65350">
        <w:rPr>
          <w:noProof/>
        </w:rPr>
        <w:t xml:space="preserve">Tosuncuoglu, I.  2018.  Importance of assessment in elt.  </w:t>
      </w:r>
      <w:r w:rsidRPr="00F65350">
        <w:rPr>
          <w:i/>
          <w:noProof/>
        </w:rPr>
        <w:t>Journal of Education and Training Studies,</w:t>
      </w:r>
      <w:r w:rsidRPr="00F65350">
        <w:rPr>
          <w:noProof/>
        </w:rPr>
        <w:t xml:space="preserve"> 6(9):163-167.</w:t>
      </w:r>
    </w:p>
    <w:p w14:paraId="2D48D96E" w14:textId="77777777" w:rsidR="00F65350" w:rsidRPr="00F65350" w:rsidRDefault="00F65350">
      <w:pPr>
        <w:pStyle w:val="EndNoteBibliography"/>
        <w:ind w:left="720" w:hanging="720"/>
        <w:jc w:val="left"/>
        <w:rPr>
          <w:noProof/>
        </w:rPr>
        <w:pPrChange w:id="481" w:author="HENRI VAN RENSBURG" w:date="2022-08-17T11:34:00Z">
          <w:pPr>
            <w:pStyle w:val="EndNoteBibliography"/>
            <w:ind w:left="720" w:hanging="720"/>
          </w:pPr>
        </w:pPrChange>
      </w:pPr>
      <w:r w:rsidRPr="00F65350">
        <w:rPr>
          <w:noProof/>
        </w:rPr>
        <w:t xml:space="preserve">Vazquez-Fernandez, E. and Gonzalez-Jimenez, D.  2016.  Face recognition for authentication on mobile devices.  </w:t>
      </w:r>
      <w:r w:rsidRPr="00F65350">
        <w:rPr>
          <w:i/>
          <w:noProof/>
        </w:rPr>
        <w:t>Image and Vision Computing,</w:t>
      </w:r>
      <w:r w:rsidRPr="00F65350">
        <w:rPr>
          <w:noProof/>
        </w:rPr>
        <w:t xml:space="preserve"> 55:31-33.</w:t>
      </w:r>
    </w:p>
    <w:p w14:paraId="0CC1CD2F" w14:textId="77777777" w:rsidR="00F65350" w:rsidRPr="00F65350" w:rsidRDefault="00F65350">
      <w:pPr>
        <w:pStyle w:val="EndNoteBibliography"/>
        <w:ind w:left="720" w:hanging="720"/>
        <w:jc w:val="left"/>
        <w:rPr>
          <w:noProof/>
        </w:rPr>
        <w:pPrChange w:id="482" w:author="HENRI VAN RENSBURG" w:date="2022-08-17T11:34:00Z">
          <w:pPr>
            <w:pStyle w:val="EndNoteBibliography"/>
            <w:ind w:left="720" w:hanging="720"/>
          </w:pPr>
        </w:pPrChange>
      </w:pPr>
      <w:r w:rsidRPr="00F65350">
        <w:rPr>
          <w:noProof/>
        </w:rPr>
        <w:t>Woodward Jr, J. D., Horn, C., Gatune, J. and Thomas, A.  2003.  Biometrics: A look at facial recognition. (</w:t>
      </w:r>
      <w:r w:rsidRPr="00F65350">
        <w:rPr>
          <w:i/>
          <w:noProof/>
        </w:rPr>
        <w:t>In</w:t>
      </w:r>
      <w:r w:rsidRPr="00F65350">
        <w:rPr>
          <w:noProof/>
        </w:rPr>
        <w:t>. Santa Monica: RAND CORP SANTA MONICA CA.).</w:t>
      </w:r>
    </w:p>
    <w:p w14:paraId="1DB3001D" w14:textId="77777777" w:rsidR="00F65350" w:rsidRPr="00F65350" w:rsidRDefault="00F65350">
      <w:pPr>
        <w:pStyle w:val="EndNoteBibliography"/>
        <w:ind w:left="720" w:hanging="720"/>
        <w:jc w:val="left"/>
        <w:rPr>
          <w:noProof/>
        </w:rPr>
        <w:pPrChange w:id="483" w:author="HENRI VAN RENSBURG" w:date="2022-08-17T11:34:00Z">
          <w:pPr>
            <w:pStyle w:val="EndNoteBibliography"/>
            <w:ind w:left="720" w:hanging="720"/>
          </w:pPr>
        </w:pPrChange>
      </w:pPr>
      <w:r w:rsidRPr="00F65350">
        <w:rPr>
          <w:noProof/>
        </w:rPr>
        <w:lastRenderedPageBreak/>
        <w:t xml:space="preserve">Wright, E.  2018.  The future of facial recognition is not fully known: Developing privacy and security regulatory mechanisms for facial recognition in the retail sector.  </w:t>
      </w:r>
      <w:r w:rsidRPr="00F65350">
        <w:rPr>
          <w:i/>
          <w:noProof/>
        </w:rPr>
        <w:t>Fordham Intell. Prop. Media &amp; Ent. LJ,</w:t>
      </w:r>
      <w:r w:rsidRPr="00F65350">
        <w:rPr>
          <w:noProof/>
        </w:rPr>
        <w:t xml:space="preserve"> 29:611.</w:t>
      </w:r>
    </w:p>
    <w:p w14:paraId="252E8846" w14:textId="77777777" w:rsidR="00F65350" w:rsidRPr="00F65350" w:rsidRDefault="00F65350">
      <w:pPr>
        <w:pStyle w:val="EndNoteBibliography"/>
        <w:ind w:left="720" w:hanging="720"/>
        <w:jc w:val="left"/>
        <w:rPr>
          <w:noProof/>
        </w:rPr>
        <w:pPrChange w:id="484" w:author="HENRI VAN RENSBURG" w:date="2022-08-17T11:34:00Z">
          <w:pPr>
            <w:pStyle w:val="EndNoteBibliography"/>
            <w:ind w:left="720" w:hanging="720"/>
          </w:pPr>
        </w:pPrChange>
      </w:pPr>
      <w:r w:rsidRPr="00F65350">
        <w:rPr>
          <w:noProof/>
        </w:rPr>
        <w:t>Yang, Z. and Hirschberg, J.  2018.  Predicting arousal and valence from waveforms and spectrograms using deep neural networks. (</w:t>
      </w:r>
      <w:r w:rsidRPr="00F65350">
        <w:rPr>
          <w:i/>
          <w:noProof/>
        </w:rPr>
        <w:t>In</w:t>
      </w:r>
      <w:r w:rsidRPr="00F65350">
        <w:rPr>
          <w:noProof/>
        </w:rPr>
        <w:t xml:space="preserve"> Interspeech, p. 3092-3096).</w:t>
      </w:r>
    </w:p>
    <w:p w14:paraId="69D4B51F" w14:textId="77777777" w:rsidR="00F65350" w:rsidRPr="00F65350" w:rsidRDefault="00F65350">
      <w:pPr>
        <w:pStyle w:val="EndNoteBibliography"/>
        <w:ind w:left="720" w:hanging="720"/>
        <w:jc w:val="left"/>
        <w:rPr>
          <w:noProof/>
        </w:rPr>
        <w:pPrChange w:id="485" w:author="HENRI VAN RENSBURG" w:date="2022-08-17T11:34:00Z">
          <w:pPr>
            <w:pStyle w:val="EndNoteBibliography"/>
            <w:ind w:left="720" w:hanging="720"/>
          </w:pPr>
        </w:pPrChange>
      </w:pPr>
      <w:r w:rsidRPr="00F65350">
        <w:rPr>
          <w:noProof/>
        </w:rPr>
        <w:t xml:space="preserve">Youssif, A. A. and Asker, W. A.  2011.  Automatic facial expression recognition system based on geometric and appearance features.  </w:t>
      </w:r>
      <w:r w:rsidRPr="00F65350">
        <w:rPr>
          <w:i/>
          <w:noProof/>
        </w:rPr>
        <w:t>Computer and Information Science,</w:t>
      </w:r>
      <w:r w:rsidRPr="00F65350">
        <w:rPr>
          <w:noProof/>
        </w:rPr>
        <w:t xml:space="preserve"> 4(2):115.</w:t>
      </w:r>
    </w:p>
    <w:p w14:paraId="648602F3" w14:textId="77777777" w:rsidR="00F65350" w:rsidRPr="00F65350" w:rsidRDefault="00F65350">
      <w:pPr>
        <w:pStyle w:val="EndNoteBibliography"/>
        <w:ind w:left="720" w:hanging="720"/>
        <w:jc w:val="left"/>
        <w:rPr>
          <w:noProof/>
        </w:rPr>
        <w:pPrChange w:id="486" w:author="HENRI VAN RENSBURG" w:date="2022-08-17T11:34:00Z">
          <w:pPr>
            <w:pStyle w:val="EndNoteBibliography"/>
            <w:ind w:left="720" w:hanging="720"/>
          </w:pPr>
        </w:pPrChange>
      </w:pPr>
      <w:r w:rsidRPr="00F65350">
        <w:rPr>
          <w:noProof/>
        </w:rPr>
        <w:t>Yu, H. and Liu, H.  2015.  Combining appearance and geometric features for facial expression recognition. (</w:t>
      </w:r>
      <w:r w:rsidRPr="00F65350">
        <w:rPr>
          <w:i/>
          <w:noProof/>
        </w:rPr>
        <w:t>In</w:t>
      </w:r>
      <w:r w:rsidRPr="00F65350">
        <w:rPr>
          <w:noProof/>
        </w:rPr>
        <w:t xml:space="preserve"> Sixth International Conference on Graphic and Image Processing (ICGIP 2014): SPIE, p. 40-45).</w:t>
      </w:r>
    </w:p>
    <w:p w14:paraId="35ED936C" w14:textId="37FF9F10" w:rsidR="003E4DE1" w:rsidRPr="004522CB" w:rsidRDefault="00CC40B0" w:rsidP="0028579A">
      <w:pPr>
        <w:spacing w:line="240" w:lineRule="auto"/>
        <w:jc w:val="left"/>
        <w:rPr>
          <w:b/>
          <w:sz w:val="28"/>
          <w:szCs w:val="24"/>
        </w:rPr>
      </w:pPr>
      <w:r w:rsidRPr="004522CB">
        <w:rPr>
          <w:lang w:eastAsia="en-ZA"/>
        </w:rPr>
        <w:fldChar w:fldCharType="end"/>
      </w:r>
    </w:p>
    <w:p w14:paraId="56461ECC" w14:textId="77777777" w:rsidR="003E4DE1" w:rsidRPr="004522CB" w:rsidRDefault="003E4DE1" w:rsidP="004522CB">
      <w:pPr>
        <w:spacing w:line="240" w:lineRule="auto"/>
        <w:jc w:val="left"/>
        <w:rPr>
          <w:b/>
          <w:sz w:val="28"/>
          <w:szCs w:val="24"/>
        </w:rPr>
      </w:pPr>
    </w:p>
    <w:bookmarkEnd w:id="210"/>
    <w:bookmarkEnd w:id="211"/>
    <w:p w14:paraId="7B3E9042" w14:textId="535ADA16" w:rsidR="00F11685" w:rsidRPr="004522CB" w:rsidRDefault="00F11685" w:rsidP="004522CB">
      <w:pPr>
        <w:spacing w:after="0" w:line="240" w:lineRule="auto"/>
        <w:jc w:val="left"/>
        <w:rPr>
          <w:rFonts w:ascii="Arial Bold" w:hAnsi="Arial Bold"/>
          <w:b/>
          <w:caps/>
          <w:sz w:val="28"/>
          <w:szCs w:val="24"/>
        </w:rPr>
      </w:pPr>
    </w:p>
    <w:p w14:paraId="2A313E12" w14:textId="77777777" w:rsidR="00F11685" w:rsidRPr="004522CB" w:rsidRDefault="00F11685" w:rsidP="004522CB">
      <w:pPr>
        <w:jc w:val="left"/>
        <w:rPr>
          <w:lang w:eastAsia="en-ZA"/>
        </w:rPr>
      </w:pPr>
    </w:p>
    <w:p w14:paraId="3E270963" w14:textId="77777777" w:rsidR="00F11685" w:rsidRPr="004522CB" w:rsidRDefault="00F11685" w:rsidP="004522CB">
      <w:pPr>
        <w:jc w:val="left"/>
        <w:rPr>
          <w:lang w:eastAsia="en-ZA"/>
        </w:rPr>
      </w:pPr>
    </w:p>
    <w:p w14:paraId="3087874A" w14:textId="77777777" w:rsidR="0094708A" w:rsidRPr="004522CB" w:rsidRDefault="0094708A" w:rsidP="004522CB">
      <w:pPr>
        <w:jc w:val="left"/>
        <w:rPr>
          <w:lang w:eastAsia="en-ZA"/>
        </w:rPr>
      </w:pPr>
    </w:p>
    <w:p w14:paraId="7A9FF46D" w14:textId="77777777" w:rsidR="00F11685" w:rsidRPr="004522CB" w:rsidRDefault="00F11685" w:rsidP="004522CB">
      <w:pPr>
        <w:jc w:val="left"/>
        <w:rPr>
          <w:lang w:eastAsia="en-ZA"/>
        </w:rPr>
      </w:pPr>
    </w:p>
    <w:sectPr w:rsidR="00F11685" w:rsidRPr="004522CB" w:rsidSect="00264AB3">
      <w:footerReference w:type="default" r:id="rId15"/>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HENRI VAN RENSBURG" w:date="2022-08-17T10:15:00Z" w:initials="HVR">
    <w:p w14:paraId="3CED6CEE" w14:textId="77777777" w:rsidR="00D049E2" w:rsidRDefault="00D049E2" w:rsidP="00D049E2">
      <w:pPr>
        <w:pStyle w:val="CommentText"/>
        <w:jc w:val="left"/>
      </w:pPr>
      <w:r>
        <w:rPr>
          <w:rStyle w:val="CommentReference"/>
        </w:rPr>
        <w:annotationRef/>
      </w:r>
      <w:proofErr w:type="spellStart"/>
      <w:r>
        <w:t>Kom</w:t>
      </w:r>
      <w:proofErr w:type="spellEnd"/>
      <w:r>
        <w:t xml:space="preserve"> </w:t>
      </w:r>
      <w:proofErr w:type="spellStart"/>
      <w:r>
        <w:t>ons</w:t>
      </w:r>
      <w:proofErr w:type="spellEnd"/>
      <w:r>
        <w:t xml:space="preserve"> revisit net </w:t>
      </w:r>
      <w:proofErr w:type="spellStart"/>
      <w:r>
        <w:t>vinnig</w:t>
      </w:r>
      <w:proofErr w:type="spellEnd"/>
      <w:r>
        <w:t xml:space="preserve"> die Keywords as </w:t>
      </w:r>
      <w:proofErr w:type="spellStart"/>
      <w:r>
        <w:t>jou</w:t>
      </w:r>
      <w:proofErr w:type="spellEnd"/>
      <w:r>
        <w:t xml:space="preserve"> </w:t>
      </w:r>
      <w:proofErr w:type="spellStart"/>
      <w:r>
        <w:t>artefak</w:t>
      </w:r>
      <w:proofErr w:type="spellEnd"/>
      <w:r>
        <w:t xml:space="preserve"> </w:t>
      </w:r>
      <w:proofErr w:type="spellStart"/>
      <w:r>
        <w:t>amper</w:t>
      </w:r>
      <w:proofErr w:type="spellEnd"/>
      <w:r>
        <w:t xml:space="preserve"> </w:t>
      </w:r>
      <w:proofErr w:type="spellStart"/>
      <w:r>
        <w:t>klaar</w:t>
      </w:r>
      <w:proofErr w:type="spellEnd"/>
      <w:r>
        <w:t xml:space="preserve"> is</w:t>
      </w:r>
    </w:p>
  </w:comment>
  <w:comment w:id="328" w:author="HENRI VAN RENSBURG" w:date="2022-08-17T10:27:00Z" w:initials="HVR">
    <w:p w14:paraId="4424FB88" w14:textId="77777777" w:rsidR="00D049E2" w:rsidRDefault="00D049E2" w:rsidP="00D049E2">
      <w:pPr>
        <w:pStyle w:val="CommentText"/>
        <w:jc w:val="left"/>
      </w:pPr>
      <w:r>
        <w:rPr>
          <w:rStyle w:val="CommentReference"/>
        </w:rPr>
        <w:annotationRef/>
      </w:r>
      <w:r>
        <w:t xml:space="preserve">By my is </w:t>
      </w:r>
      <w:proofErr w:type="spellStart"/>
      <w:r>
        <w:t>hier</w:t>
      </w:r>
      <w:proofErr w:type="spellEnd"/>
      <w:r>
        <w:t xml:space="preserve"> 'n Page Break </w:t>
      </w:r>
      <w:proofErr w:type="spellStart"/>
      <w:r>
        <w:t>voor</w:t>
      </w:r>
      <w:proofErr w:type="spellEnd"/>
      <w:r>
        <w:t xml:space="preserve"> die </w:t>
      </w:r>
      <w:proofErr w:type="spellStart"/>
      <w:r>
        <w:t>volgende</w:t>
      </w:r>
      <w:proofErr w:type="spellEnd"/>
      <w:r>
        <w:t xml:space="preserve"> section 2.2.1.2. - </w:t>
      </w:r>
      <w:proofErr w:type="spellStart"/>
      <w:r>
        <w:t>haal</w:t>
      </w:r>
      <w:proofErr w:type="spellEnd"/>
      <w:r>
        <w:t xml:space="preserve"> </w:t>
      </w:r>
      <w:proofErr w:type="spellStart"/>
      <w:r>
        <w:t>hom</w:t>
      </w:r>
      <w:proofErr w:type="spellEnd"/>
      <w:r>
        <w:t xml:space="preserve"> </w:t>
      </w:r>
      <w:proofErr w:type="spellStart"/>
      <w:r>
        <w:t>asb</w:t>
      </w:r>
      <w:proofErr w:type="spellEnd"/>
      <w:r>
        <w:t xml:space="preserve"> </w:t>
      </w:r>
      <w:proofErr w:type="spellStart"/>
      <w:r>
        <w:t>uit</w:t>
      </w:r>
      <w:proofErr w:type="spellEnd"/>
    </w:p>
  </w:comment>
  <w:comment w:id="335" w:author="HENRI VAN RENSBURG" w:date="2022-08-17T10:30:00Z" w:initials="HVR">
    <w:p w14:paraId="1EE4CAB4" w14:textId="77777777" w:rsidR="00D049E2" w:rsidRDefault="00D049E2" w:rsidP="00D049E2">
      <w:pPr>
        <w:pStyle w:val="CommentText"/>
        <w:jc w:val="left"/>
      </w:pPr>
      <w:r>
        <w:rPr>
          <w:rStyle w:val="CommentReference"/>
        </w:rPr>
        <w:annotationRef/>
      </w:r>
      <w:r>
        <w:t xml:space="preserve">Without direct communication from the students (die </w:t>
      </w:r>
      <w:proofErr w:type="spellStart"/>
      <w:r>
        <w:t>idee</w:t>
      </w:r>
      <w:proofErr w:type="spellEnd"/>
      <w:r>
        <w:t xml:space="preserve"> </w:t>
      </w:r>
      <w:proofErr w:type="spellStart"/>
      <w:r>
        <w:t>dat</w:t>
      </w:r>
      <w:proofErr w:type="spellEnd"/>
      <w:r>
        <w:t xml:space="preserve"> 'n student </w:t>
      </w:r>
      <w:proofErr w:type="spellStart"/>
      <w:r>
        <w:t>sy</w:t>
      </w:r>
      <w:proofErr w:type="spellEnd"/>
      <w:r>
        <w:t xml:space="preserve"> hand </w:t>
      </w:r>
      <w:proofErr w:type="spellStart"/>
      <w:r>
        <w:t>opsteek</w:t>
      </w:r>
      <w:proofErr w:type="spellEnd"/>
      <w:r>
        <w:t xml:space="preserve"> </w:t>
      </w:r>
      <w:proofErr w:type="spellStart"/>
      <w:r>
        <w:t>en</w:t>
      </w:r>
      <w:proofErr w:type="spellEnd"/>
      <w:r>
        <w:t xml:space="preserve"> se </w:t>
      </w:r>
      <w:proofErr w:type="spellStart"/>
      <w:r>
        <w:t>hy</w:t>
      </w:r>
      <w:proofErr w:type="spellEnd"/>
      <w:r>
        <w:t xml:space="preserve"> </w:t>
      </w:r>
      <w:proofErr w:type="spellStart"/>
      <w:r>
        <w:t>verstaan</w:t>
      </w:r>
      <w:proofErr w:type="spellEnd"/>
      <w:r>
        <w:t xml:space="preserve"> </w:t>
      </w:r>
      <w:proofErr w:type="spellStart"/>
      <w:r>
        <w:t>nie</w:t>
      </w:r>
      <w:proofErr w:type="spellEnd"/>
      <w:proofErr w:type="gramStart"/>
      <w:r>
        <w:t>)..</w:t>
      </w:r>
      <w:proofErr w:type="gramEnd"/>
      <w:r>
        <w:t xml:space="preserve"> </w:t>
      </w:r>
      <w:proofErr w:type="spellStart"/>
      <w:r>
        <w:t>Herskryf</w:t>
      </w:r>
      <w:proofErr w:type="spellEnd"/>
      <w:r>
        <w:t xml:space="preserve"> die </w:t>
      </w:r>
      <w:proofErr w:type="spellStart"/>
      <w:r>
        <w:t>laaste</w:t>
      </w:r>
      <w:proofErr w:type="spellEnd"/>
      <w:r>
        <w:t xml:space="preserve"> </w:t>
      </w:r>
      <w:proofErr w:type="spellStart"/>
      <w:r>
        <w:t>gedeelte</w:t>
      </w:r>
      <w:proofErr w:type="spellEnd"/>
      <w:r>
        <w:t xml:space="preserve"> van die sin </w:t>
      </w:r>
      <w:proofErr w:type="spellStart"/>
      <w:r>
        <w:t>dalk</w:t>
      </w:r>
      <w:proofErr w:type="spellEnd"/>
      <w:r>
        <w:t xml:space="preserve"> net so </w:t>
      </w:r>
      <w:proofErr w:type="spellStart"/>
      <w:r>
        <w:t>klein</w:t>
      </w:r>
      <w:proofErr w:type="spellEnd"/>
      <w:r>
        <w:t xml:space="preserve"> </w:t>
      </w:r>
      <w:proofErr w:type="spellStart"/>
      <w:r>
        <w:t>bietjie</w:t>
      </w:r>
      <w:proofErr w:type="spellEnd"/>
      <w:r>
        <w:t xml:space="preserve"> / </w:t>
      </w:r>
      <w:proofErr w:type="spellStart"/>
      <w:r>
        <w:t>voeg</w:t>
      </w:r>
      <w:proofErr w:type="spellEnd"/>
      <w:r>
        <w:t xml:space="preserve"> die "direct communication" / "student intervene" </w:t>
      </w:r>
      <w:proofErr w:type="gramStart"/>
      <w:r>
        <w:t xml:space="preserve">/  </w:t>
      </w:r>
      <w:proofErr w:type="spellStart"/>
      <w:r>
        <w:t>iets</w:t>
      </w:r>
      <w:proofErr w:type="spellEnd"/>
      <w:proofErr w:type="gramEnd"/>
      <w:r>
        <w:t xml:space="preserve"> net by ☺️</w:t>
      </w:r>
    </w:p>
  </w:comment>
  <w:comment w:id="341" w:author="HENRI VAN RENSBURG" w:date="2022-08-17T10:33:00Z" w:initials="HVR">
    <w:p w14:paraId="0A1EAF39" w14:textId="77777777" w:rsidR="00D049E2" w:rsidRDefault="00D049E2" w:rsidP="00D049E2">
      <w:pPr>
        <w:pStyle w:val="CommentText"/>
        <w:jc w:val="left"/>
      </w:pPr>
      <w:r>
        <w:rPr>
          <w:rStyle w:val="CommentReference"/>
        </w:rPr>
        <w:annotationRef/>
      </w:r>
      <w:proofErr w:type="spellStart"/>
      <w:r>
        <w:t>Hierdie</w:t>
      </w:r>
      <w:proofErr w:type="spellEnd"/>
      <w:r>
        <w:t xml:space="preserve"> </w:t>
      </w:r>
      <w:proofErr w:type="spellStart"/>
      <w:r>
        <w:t>tabel</w:t>
      </w:r>
      <w:proofErr w:type="spellEnd"/>
      <w:r>
        <w:t xml:space="preserve"> is </w:t>
      </w:r>
      <w:proofErr w:type="spellStart"/>
      <w:r>
        <w:t>nou</w:t>
      </w:r>
      <w:proofErr w:type="spellEnd"/>
      <w:r>
        <w:t xml:space="preserve"> PERFECT! </w:t>
      </w:r>
      <w:proofErr w:type="spellStart"/>
      <w:r>
        <w:t>Gaan</w:t>
      </w:r>
      <w:proofErr w:type="spellEnd"/>
      <w:r>
        <w:t xml:space="preserve"> later met </w:t>
      </w:r>
      <w:proofErr w:type="spellStart"/>
      <w:r>
        <w:t>jou</w:t>
      </w:r>
      <w:proofErr w:type="spellEnd"/>
      <w:r>
        <w:t xml:space="preserve"> </w:t>
      </w:r>
      <w:proofErr w:type="spellStart"/>
      <w:r>
        <w:t>resultate</w:t>
      </w:r>
      <w:proofErr w:type="spellEnd"/>
      <w:r>
        <w:t xml:space="preserve"> </w:t>
      </w:r>
      <w:proofErr w:type="spellStart"/>
      <w:r>
        <w:t>hierna</w:t>
      </w:r>
      <w:proofErr w:type="spellEnd"/>
      <w:r>
        <w:t xml:space="preserve"> </w:t>
      </w:r>
      <w:proofErr w:type="spellStart"/>
      <w:r>
        <w:t>kan</w:t>
      </w:r>
      <w:proofErr w:type="spellEnd"/>
      <w:r>
        <w:t xml:space="preserve"> </w:t>
      </w:r>
      <w:proofErr w:type="spellStart"/>
      <w:r>
        <w:t>verwys</w:t>
      </w:r>
      <w:proofErr w:type="spellEnd"/>
      <w:r>
        <w:t xml:space="preserve"> om </w:t>
      </w:r>
      <w:proofErr w:type="spellStart"/>
      <w:r>
        <w:t>te</w:t>
      </w:r>
      <w:proofErr w:type="spellEnd"/>
      <w:r>
        <w:t xml:space="preserve"> </w:t>
      </w:r>
      <w:proofErr w:type="spellStart"/>
      <w:r>
        <w:t>motiveer</w:t>
      </w:r>
      <w:proofErr w:type="spellEnd"/>
      <w:r>
        <w:t xml:space="preserve"> </w:t>
      </w:r>
      <w:proofErr w:type="spellStart"/>
      <w:r>
        <w:t>hoekom</w:t>
      </w:r>
      <w:proofErr w:type="spellEnd"/>
      <w:r>
        <w:t xml:space="preserve"> </w:t>
      </w:r>
      <w:proofErr w:type="spellStart"/>
      <w:r>
        <w:t>jou</w:t>
      </w:r>
      <w:proofErr w:type="spellEnd"/>
      <w:r>
        <w:t xml:space="preserve"> </w:t>
      </w:r>
      <w:proofErr w:type="spellStart"/>
      <w:r>
        <w:t>projek</w:t>
      </w:r>
      <w:proofErr w:type="spellEnd"/>
      <w:r>
        <w:t xml:space="preserve"> 'n successful </w:t>
      </w:r>
      <w:proofErr w:type="spellStart"/>
      <w:r>
        <w:t>benadering</w:t>
      </w:r>
      <w:proofErr w:type="spellEnd"/>
      <w:r>
        <w:t xml:space="preserve"> is om "potentially" die </w:t>
      </w:r>
      <w:proofErr w:type="spellStart"/>
      <w:r>
        <w:t>probleem</w:t>
      </w:r>
      <w:proofErr w:type="spellEnd"/>
      <w:r>
        <w:t xml:space="preserve"> op </w:t>
      </w:r>
      <w:proofErr w:type="spellStart"/>
      <w:r>
        <w:t>te</w:t>
      </w:r>
      <w:proofErr w:type="spellEnd"/>
      <w:r>
        <w:t xml:space="preserve"> </w:t>
      </w:r>
      <w:proofErr w:type="spellStart"/>
      <w:r>
        <w:t>los</w:t>
      </w:r>
      <w:proofErr w:type="spellEnd"/>
      <w:r>
        <w:t>. 😃</w:t>
      </w:r>
    </w:p>
  </w:comment>
  <w:comment w:id="343" w:author="HENRI VAN RENSBURG" w:date="2022-08-17T10:33:00Z" w:initials="HVR">
    <w:p w14:paraId="0B223874" w14:textId="77777777" w:rsidR="00D049E2" w:rsidRDefault="00D049E2" w:rsidP="00D049E2">
      <w:pPr>
        <w:pStyle w:val="CommentText"/>
        <w:jc w:val="left"/>
      </w:pPr>
      <w:r>
        <w:rPr>
          <w:rStyle w:val="CommentReference"/>
        </w:rPr>
        <w:annotationRef/>
      </w:r>
      <w:proofErr w:type="spellStart"/>
      <w:r>
        <w:t>Ek</w:t>
      </w:r>
      <w:proofErr w:type="spellEnd"/>
      <w:r>
        <w:t xml:space="preserve"> </w:t>
      </w:r>
      <w:proofErr w:type="spellStart"/>
      <w:r>
        <w:t>moet</w:t>
      </w:r>
      <w:proofErr w:type="spellEnd"/>
      <w:r>
        <w:t xml:space="preserve"> net in </w:t>
      </w:r>
      <w:proofErr w:type="spellStart"/>
      <w:r>
        <w:t>volgende</w:t>
      </w:r>
      <w:proofErr w:type="spellEnd"/>
      <w:r>
        <w:t xml:space="preserve"> week </w:t>
      </w:r>
      <w:proofErr w:type="spellStart"/>
      <w:r>
        <w:t>gou</w:t>
      </w:r>
      <w:proofErr w:type="spellEnd"/>
      <w:r>
        <w:t xml:space="preserve"> </w:t>
      </w:r>
      <w:proofErr w:type="spellStart"/>
      <w:r>
        <w:t>weer</w:t>
      </w:r>
      <w:proofErr w:type="spellEnd"/>
      <w:r>
        <w:t xml:space="preserve"> </w:t>
      </w:r>
      <w:proofErr w:type="spellStart"/>
      <w:r>
        <w:t>vir</w:t>
      </w:r>
      <w:proofErr w:type="spellEnd"/>
      <w:r>
        <w:t xml:space="preserve"> my </w:t>
      </w:r>
      <w:proofErr w:type="spellStart"/>
      <w:r>
        <w:t>studente</w:t>
      </w:r>
      <w:proofErr w:type="spellEnd"/>
      <w:r>
        <w:t xml:space="preserve"> </w:t>
      </w:r>
      <w:proofErr w:type="spellStart"/>
      <w:r>
        <w:t>vra</w:t>
      </w:r>
      <w:proofErr w:type="spellEnd"/>
      <w:r>
        <w:t xml:space="preserve"> om </w:t>
      </w:r>
      <w:proofErr w:type="spellStart"/>
      <w:r>
        <w:t>dit</w:t>
      </w:r>
      <w:proofErr w:type="spellEnd"/>
      <w:r>
        <w:t xml:space="preserve"> </w:t>
      </w:r>
      <w:proofErr w:type="spellStart"/>
      <w:r>
        <w:t>te</w:t>
      </w:r>
      <w:proofErr w:type="spellEnd"/>
      <w:r>
        <w:t xml:space="preserve"> </w:t>
      </w:r>
      <w:proofErr w:type="spellStart"/>
      <w:r>
        <w:t>voltooi</w:t>
      </w:r>
      <w:proofErr w:type="spellEnd"/>
    </w:p>
  </w:comment>
  <w:comment w:id="346" w:author="HENRI VAN RENSBURG" w:date="2022-08-17T10:43:00Z" w:initials="HVR">
    <w:p w14:paraId="444BC47B" w14:textId="77777777" w:rsidR="00D049E2" w:rsidRDefault="00D049E2" w:rsidP="00D049E2">
      <w:pPr>
        <w:pStyle w:val="CommentText"/>
        <w:jc w:val="left"/>
      </w:pPr>
      <w:r>
        <w:rPr>
          <w:rStyle w:val="CommentReference"/>
        </w:rPr>
        <w:annotationRef/>
      </w:r>
      <w:r>
        <w:t xml:space="preserve">Great Summary </w:t>
      </w:r>
      <w:r>
        <w:rPr>
          <w:color w:val="4D5156"/>
          <w:highlight w:val="white"/>
        </w:rPr>
        <w:t>👍</w:t>
      </w:r>
      <w:r>
        <w:t xml:space="preserve"> </w:t>
      </w:r>
    </w:p>
  </w:comment>
  <w:comment w:id="350" w:author="HENRI VAN RENSBURG" w:date="2022-08-17T10:44:00Z" w:initials="HVR">
    <w:p w14:paraId="54CE71CB" w14:textId="77777777" w:rsidR="00D049E2" w:rsidRDefault="00D049E2" w:rsidP="00D049E2">
      <w:pPr>
        <w:pStyle w:val="CommentText"/>
        <w:jc w:val="left"/>
      </w:pPr>
      <w:r>
        <w:rPr>
          <w:rStyle w:val="CommentReference"/>
        </w:rPr>
        <w:annotationRef/>
      </w:r>
      <w:proofErr w:type="spellStart"/>
      <w:r>
        <w:t>Belowend</w:t>
      </w:r>
      <w:proofErr w:type="spellEnd"/>
      <w:r>
        <w:t xml:space="preserve"> </w:t>
      </w:r>
      <w:proofErr w:type="spellStart"/>
      <w:r>
        <w:t>metode</w:t>
      </w:r>
      <w:proofErr w:type="spellEnd"/>
      <w:r>
        <w:t xml:space="preserve">… / </w:t>
      </w:r>
      <w:proofErr w:type="spellStart"/>
      <w:r>
        <w:t>kan</w:t>
      </w:r>
      <w:proofErr w:type="spellEnd"/>
      <w:r>
        <w:t xml:space="preserve"> </w:t>
      </w:r>
      <w:proofErr w:type="spellStart"/>
      <w:r>
        <w:t>dalk</w:t>
      </w:r>
      <w:proofErr w:type="spellEnd"/>
      <w:r>
        <w:t xml:space="preserve"> </w:t>
      </w:r>
      <w:proofErr w:type="spellStart"/>
      <w:r>
        <w:t>goed</w:t>
      </w:r>
      <w:proofErr w:type="spellEnd"/>
      <w:r>
        <w:t xml:space="preserve"> </w:t>
      </w:r>
      <w:proofErr w:type="spellStart"/>
      <w:r>
        <w:t>werk</w:t>
      </w:r>
      <w:proofErr w:type="spellEnd"/>
      <w:r>
        <w:t xml:space="preserve"> - </w:t>
      </w:r>
      <w:proofErr w:type="spellStart"/>
      <w:r>
        <w:t>verander</w:t>
      </w:r>
      <w:proofErr w:type="spellEnd"/>
      <w:r>
        <w:t xml:space="preserve"> </w:t>
      </w:r>
      <w:proofErr w:type="spellStart"/>
      <w:r>
        <w:t>dalk</w:t>
      </w:r>
      <w:proofErr w:type="spellEnd"/>
      <w:r>
        <w:t xml:space="preserve"> net so </w:t>
      </w:r>
      <w:proofErr w:type="spellStart"/>
      <w:r>
        <w:t>bietjie</w:t>
      </w:r>
      <w:proofErr w:type="spellEnd"/>
      <w:r>
        <w:t xml:space="preserve"> </w:t>
      </w:r>
      <w:proofErr w:type="spellStart"/>
      <w:r>
        <w:t>aan</w:t>
      </w:r>
      <w:proofErr w:type="spellEnd"/>
      <w:r>
        <w:t xml:space="preserve"> die sin</w:t>
      </w:r>
    </w:p>
  </w:comment>
  <w:comment w:id="351" w:author="HENRI VAN RENSBURG" w:date="2022-08-17T10:47:00Z" w:initials="HVR">
    <w:p w14:paraId="0FA93639" w14:textId="77777777" w:rsidR="00D049E2" w:rsidRDefault="00D049E2" w:rsidP="00D049E2">
      <w:pPr>
        <w:pStyle w:val="CommentText"/>
        <w:jc w:val="left"/>
      </w:pPr>
      <w:r>
        <w:rPr>
          <w:rStyle w:val="CommentReference"/>
        </w:rPr>
        <w:annotationRef/>
      </w:r>
      <w:r>
        <w:t>A good approach to address the issues in large lecture halls</w:t>
      </w:r>
    </w:p>
  </w:comment>
  <w:comment w:id="352" w:author="HENRI VAN RENSBURG" w:date="2022-08-17T10:49:00Z" w:initials="HVR">
    <w:p w14:paraId="41DA97C2" w14:textId="77777777" w:rsidR="00D049E2" w:rsidRDefault="00D049E2" w:rsidP="00D049E2">
      <w:pPr>
        <w:pStyle w:val="CommentText"/>
        <w:jc w:val="left"/>
      </w:pPr>
      <w:r>
        <w:rPr>
          <w:rStyle w:val="CommentReference"/>
        </w:rPr>
        <w:annotationRef/>
      </w:r>
      <w:proofErr w:type="spellStart"/>
      <w:r>
        <w:t>Kan</w:t>
      </w:r>
      <w:proofErr w:type="spellEnd"/>
      <w:r>
        <w:t xml:space="preserve"> </w:t>
      </w:r>
      <w:proofErr w:type="spellStart"/>
      <w:r>
        <w:t>mens</w:t>
      </w:r>
      <w:proofErr w:type="spellEnd"/>
      <w:r>
        <w:t xml:space="preserve"> </w:t>
      </w:r>
      <w:proofErr w:type="spellStart"/>
      <w:r>
        <w:t>eerder</w:t>
      </w:r>
      <w:proofErr w:type="spellEnd"/>
      <w:r>
        <w:t xml:space="preserve"> </w:t>
      </w:r>
      <w:proofErr w:type="spellStart"/>
      <w:r>
        <w:t>sê</w:t>
      </w:r>
      <w:proofErr w:type="spellEnd"/>
      <w:r>
        <w:t xml:space="preserve"> "struggle to"?</w:t>
      </w:r>
    </w:p>
  </w:comment>
  <w:comment w:id="355" w:author="HENRI VAN RENSBURG" w:date="2022-08-17T10:59:00Z" w:initials="HVR">
    <w:p w14:paraId="63888302" w14:textId="77777777" w:rsidR="00D049E2" w:rsidRDefault="00D049E2">
      <w:pPr>
        <w:pStyle w:val="CommentText"/>
        <w:jc w:val="left"/>
      </w:pPr>
      <w:r>
        <w:rPr>
          <w:rStyle w:val="CommentReference"/>
        </w:rPr>
        <w:annotationRef/>
      </w:r>
      <w:r>
        <w:t xml:space="preserve">So forth is </w:t>
      </w:r>
      <w:proofErr w:type="spellStart"/>
      <w:r>
        <w:t>bietjie</w:t>
      </w:r>
      <w:proofErr w:type="spellEnd"/>
      <w:r>
        <w:t xml:space="preserve"> </w:t>
      </w:r>
      <w:proofErr w:type="spellStart"/>
      <w:r>
        <w:t>informeel</w:t>
      </w:r>
      <w:proofErr w:type="spellEnd"/>
      <w:r>
        <w:t xml:space="preserve">… </w:t>
      </w:r>
      <w:proofErr w:type="spellStart"/>
      <w:r>
        <w:t>Verander</w:t>
      </w:r>
      <w:proofErr w:type="spellEnd"/>
      <w:r>
        <w:t xml:space="preserve"> </w:t>
      </w:r>
      <w:proofErr w:type="spellStart"/>
      <w:r>
        <w:t>eerder</w:t>
      </w:r>
      <w:proofErr w:type="spellEnd"/>
      <w:r>
        <w:t xml:space="preserve"> </w:t>
      </w:r>
      <w:proofErr w:type="spellStart"/>
      <w:r>
        <w:t>hierdie</w:t>
      </w:r>
      <w:proofErr w:type="spellEnd"/>
      <w:r>
        <w:t xml:space="preserve"> sin om </w:t>
      </w:r>
      <w:proofErr w:type="spellStart"/>
      <w:r>
        <w:t>terug</w:t>
      </w:r>
      <w:proofErr w:type="spellEnd"/>
      <w:r>
        <w:t xml:space="preserve"> </w:t>
      </w:r>
      <w:proofErr w:type="spellStart"/>
      <w:r>
        <w:t>te</w:t>
      </w:r>
      <w:proofErr w:type="spellEnd"/>
      <w:r>
        <w:t xml:space="preserve"> </w:t>
      </w:r>
      <w:proofErr w:type="spellStart"/>
      <w:r>
        <w:t>verwys</w:t>
      </w:r>
      <w:proofErr w:type="spellEnd"/>
      <w:r>
        <w:t xml:space="preserve"> </w:t>
      </w:r>
      <w:proofErr w:type="spellStart"/>
      <w:r>
        <w:t>na</w:t>
      </w:r>
      <w:proofErr w:type="spellEnd"/>
      <w:r>
        <w:t xml:space="preserve"> die 6 </w:t>
      </w:r>
      <w:proofErr w:type="spellStart"/>
      <w:r>
        <w:t>algemene</w:t>
      </w:r>
      <w:proofErr w:type="spellEnd"/>
      <w:r>
        <w:t xml:space="preserve"> </w:t>
      </w:r>
      <w:proofErr w:type="spellStart"/>
      <w:r>
        <w:t>emosies</w:t>
      </w:r>
      <w:proofErr w:type="spellEnd"/>
      <w:r>
        <w:t xml:space="preserve">. </w:t>
      </w:r>
    </w:p>
    <w:p w14:paraId="765E9716" w14:textId="77777777" w:rsidR="00D049E2" w:rsidRDefault="00D049E2" w:rsidP="00D049E2">
      <w:pPr>
        <w:pStyle w:val="CommentText"/>
        <w:jc w:val="left"/>
      </w:pPr>
      <w:r>
        <w:t xml:space="preserve">"Which of the six emotions discussed above are present… " of so </w:t>
      </w:r>
      <w:proofErr w:type="spellStart"/>
      <w:r>
        <w:t>iets</w:t>
      </w:r>
      <w:proofErr w:type="spellEnd"/>
      <w:r>
        <w:t xml:space="preserve">, </w:t>
      </w:r>
      <w:proofErr w:type="spellStart"/>
      <w:r>
        <w:t>jou</w:t>
      </w:r>
      <w:proofErr w:type="spellEnd"/>
      <w:r>
        <w:t xml:space="preserve"> </w:t>
      </w:r>
      <w:proofErr w:type="spellStart"/>
      <w:r>
        <w:t>besluit</w:t>
      </w:r>
      <w:proofErr w:type="spellEnd"/>
      <w:r>
        <w:t xml:space="preserve">, </w:t>
      </w:r>
      <w:proofErr w:type="spellStart"/>
      <w:r>
        <w:t>ek</w:t>
      </w:r>
      <w:proofErr w:type="spellEnd"/>
      <w:r>
        <w:t xml:space="preserve"> </w:t>
      </w:r>
      <w:proofErr w:type="spellStart"/>
      <w:r>
        <w:t>hou</w:t>
      </w:r>
      <w:proofErr w:type="spellEnd"/>
      <w:r>
        <w:t xml:space="preserve"> net </w:t>
      </w:r>
      <w:proofErr w:type="spellStart"/>
      <w:r>
        <w:t>nie</w:t>
      </w:r>
      <w:proofErr w:type="spellEnd"/>
      <w:r>
        <w:t xml:space="preserve"> van die "and so forth" </w:t>
      </w:r>
      <w:proofErr w:type="spellStart"/>
      <w:r>
        <w:t>nie</w:t>
      </w:r>
      <w:proofErr w:type="spellEnd"/>
      <w:r>
        <w:t xml:space="preserve"> </w:t>
      </w:r>
      <w:proofErr w:type="spellStart"/>
      <w:r>
        <w:t>dit</w:t>
      </w:r>
      <w:proofErr w:type="spellEnd"/>
      <w:r>
        <w:t xml:space="preserve"> is </w:t>
      </w:r>
      <w:proofErr w:type="spellStart"/>
      <w:r>
        <w:t>te</w:t>
      </w:r>
      <w:proofErr w:type="spellEnd"/>
      <w:r>
        <w:t xml:space="preserve"> </w:t>
      </w:r>
      <w:proofErr w:type="spellStart"/>
      <w:r>
        <w:t>informeel</w:t>
      </w:r>
      <w:proofErr w:type="spellEnd"/>
    </w:p>
  </w:comment>
  <w:comment w:id="358" w:author="HENRI VAN RENSBURG" w:date="2022-08-17T11:02:00Z" w:initials="HVR">
    <w:p w14:paraId="1F7DF572" w14:textId="77777777" w:rsidR="00D049E2" w:rsidRDefault="00D049E2" w:rsidP="00D049E2">
      <w:pPr>
        <w:pStyle w:val="CommentText"/>
        <w:jc w:val="left"/>
      </w:pPr>
      <w:r>
        <w:rPr>
          <w:rStyle w:val="CommentReference"/>
        </w:rPr>
        <w:annotationRef/>
      </w:r>
      <w:proofErr w:type="spellStart"/>
      <w:r>
        <w:t>Dalk</w:t>
      </w:r>
      <w:proofErr w:type="spellEnd"/>
      <w:r>
        <w:t xml:space="preserve"> </w:t>
      </w:r>
      <w:proofErr w:type="spellStart"/>
      <w:r>
        <w:t>eerder</w:t>
      </w:r>
      <w:proofErr w:type="spellEnd"/>
      <w:r>
        <w:t xml:space="preserve"> "determined"</w:t>
      </w:r>
    </w:p>
  </w:comment>
  <w:comment w:id="363" w:author="HENRI VAN RENSBURG" w:date="2022-08-17T11:05:00Z" w:initials="HVR">
    <w:p w14:paraId="50ABB44D" w14:textId="77777777" w:rsidR="00D049E2" w:rsidRDefault="00D049E2" w:rsidP="00D049E2">
      <w:pPr>
        <w:pStyle w:val="CommentText"/>
        <w:jc w:val="left"/>
      </w:pPr>
      <w:r>
        <w:rPr>
          <w:rStyle w:val="CommentReference"/>
        </w:rPr>
        <w:annotationRef/>
      </w:r>
      <w:proofErr w:type="spellStart"/>
      <w:r>
        <w:t>Ek</w:t>
      </w:r>
      <w:proofErr w:type="spellEnd"/>
      <w:r>
        <w:t xml:space="preserve"> het die Figure </w:t>
      </w:r>
      <w:proofErr w:type="spellStart"/>
      <w:r>
        <w:t>gaan</w:t>
      </w:r>
      <w:proofErr w:type="spellEnd"/>
      <w:r>
        <w:t xml:space="preserve"> Centre, maar is </w:t>
      </w:r>
      <w:proofErr w:type="spellStart"/>
      <w:r>
        <w:t>nie</w:t>
      </w:r>
      <w:proofErr w:type="spellEnd"/>
      <w:r>
        <w:t xml:space="preserve"> 100% </w:t>
      </w:r>
      <w:proofErr w:type="spellStart"/>
      <w:r>
        <w:t>seker</w:t>
      </w:r>
      <w:proofErr w:type="spellEnd"/>
      <w:r>
        <w:t xml:space="preserve"> of </w:t>
      </w:r>
      <w:proofErr w:type="spellStart"/>
      <w:r>
        <w:t>dit</w:t>
      </w:r>
      <w:proofErr w:type="spellEnd"/>
      <w:r>
        <w:t xml:space="preserve"> </w:t>
      </w:r>
      <w:proofErr w:type="spellStart"/>
      <w:r>
        <w:t>moet</w:t>
      </w:r>
      <w:proofErr w:type="spellEnd"/>
      <w:r>
        <w:t xml:space="preserve"> wees </w:t>
      </w:r>
      <w:proofErr w:type="spellStart"/>
      <w:r>
        <w:t>nie</w:t>
      </w:r>
      <w:proofErr w:type="spellEnd"/>
      <w:r>
        <w:t xml:space="preserve">, </w:t>
      </w:r>
      <w:proofErr w:type="spellStart"/>
      <w:r>
        <w:t>watokal</w:t>
      </w:r>
      <w:proofErr w:type="spellEnd"/>
      <w:r>
        <w:t xml:space="preserve"> die </w:t>
      </w:r>
      <w:proofErr w:type="spellStart"/>
      <w:r>
        <w:t>geval</w:t>
      </w:r>
      <w:proofErr w:type="spellEnd"/>
      <w:r>
        <w:t xml:space="preserve">, </w:t>
      </w:r>
      <w:proofErr w:type="spellStart"/>
      <w:r>
        <w:t>maak</w:t>
      </w:r>
      <w:proofErr w:type="spellEnd"/>
      <w:r>
        <w:t xml:space="preserve"> net </w:t>
      </w:r>
      <w:proofErr w:type="spellStart"/>
      <w:r>
        <w:t>seker</w:t>
      </w:r>
      <w:proofErr w:type="spellEnd"/>
      <w:r>
        <w:t xml:space="preserve"> </w:t>
      </w:r>
      <w:proofErr w:type="spellStart"/>
      <w:r>
        <w:t>jy</w:t>
      </w:r>
      <w:proofErr w:type="spellEnd"/>
      <w:r>
        <w:t xml:space="preserve"> </w:t>
      </w:r>
      <w:proofErr w:type="spellStart"/>
      <w:r>
        <w:t>doen</w:t>
      </w:r>
      <w:proofErr w:type="spellEnd"/>
      <w:r>
        <w:t xml:space="preserve"> </w:t>
      </w:r>
      <w:proofErr w:type="spellStart"/>
      <w:r>
        <w:t>dieselfde</w:t>
      </w:r>
      <w:proofErr w:type="spellEnd"/>
      <w:r>
        <w:t xml:space="preserve"> </w:t>
      </w:r>
      <w:proofErr w:type="spellStart"/>
      <w:r>
        <w:t>regdeur</w:t>
      </w:r>
      <w:proofErr w:type="spellEnd"/>
      <w:r>
        <w:t>.</w:t>
      </w:r>
    </w:p>
  </w:comment>
  <w:comment w:id="365" w:author="HENRI VAN RENSBURG" w:date="2022-08-17T11:06:00Z" w:initials="HVR">
    <w:p w14:paraId="789ACDBA" w14:textId="77777777" w:rsidR="00D049E2" w:rsidRDefault="00D049E2" w:rsidP="00D049E2">
      <w:pPr>
        <w:pStyle w:val="CommentText"/>
        <w:jc w:val="left"/>
      </w:pPr>
      <w:r>
        <w:rPr>
          <w:rStyle w:val="CommentReference"/>
        </w:rPr>
        <w:annotationRef/>
      </w:r>
      <w:r>
        <w:t xml:space="preserve">Is </w:t>
      </w:r>
      <w:proofErr w:type="spellStart"/>
      <w:r>
        <w:t>jy</w:t>
      </w:r>
      <w:proofErr w:type="spellEnd"/>
      <w:r>
        <w:t xml:space="preserve"> </w:t>
      </w:r>
      <w:proofErr w:type="spellStart"/>
      <w:proofErr w:type="gramStart"/>
      <w:r>
        <w:t>seker</w:t>
      </w:r>
      <w:proofErr w:type="spellEnd"/>
      <w:r>
        <w:t xml:space="preserve"> ?</w:t>
      </w:r>
      <w:proofErr w:type="gramEnd"/>
      <w:r>
        <w:t xml:space="preserve"> ☺️😃</w:t>
      </w:r>
    </w:p>
  </w:comment>
  <w:comment w:id="366" w:author="HENRI VAN RENSBURG" w:date="2022-08-17T11:07:00Z" w:initials="HVR">
    <w:p w14:paraId="7998A80A" w14:textId="77777777" w:rsidR="00D049E2" w:rsidRDefault="00D049E2" w:rsidP="00D049E2">
      <w:pPr>
        <w:pStyle w:val="CommentText"/>
        <w:jc w:val="left"/>
      </w:pPr>
      <w:r>
        <w:rPr>
          <w:rStyle w:val="CommentReference"/>
        </w:rPr>
        <w:annotationRef/>
      </w:r>
      <w:r>
        <w:t xml:space="preserve">USB support for? Camera (Sensor) </w:t>
      </w:r>
      <w:proofErr w:type="spellStart"/>
      <w:r>
        <w:t>connnection</w:t>
      </w:r>
      <w:proofErr w:type="spellEnd"/>
    </w:p>
  </w:comment>
  <w:comment w:id="367" w:author="HENRI VAN RENSBURG" w:date="2022-08-17T11:09:00Z" w:initials="HVR">
    <w:p w14:paraId="6ED904B9" w14:textId="77777777" w:rsidR="00D049E2" w:rsidRDefault="00D049E2" w:rsidP="00D049E2">
      <w:pPr>
        <w:pStyle w:val="CommentText"/>
        <w:jc w:val="left"/>
      </w:pPr>
      <w:r>
        <w:rPr>
          <w:rStyle w:val="CommentReference"/>
        </w:rPr>
        <w:annotationRef/>
      </w:r>
      <w:r>
        <w:t xml:space="preserve">Agent intelligence / Agent's intelligence (agent se </w:t>
      </w:r>
      <w:proofErr w:type="spellStart"/>
      <w:proofErr w:type="gramStart"/>
      <w:r>
        <w:t>intelligensie</w:t>
      </w:r>
      <w:proofErr w:type="spellEnd"/>
      <w:r>
        <w:t xml:space="preserve"> )</w:t>
      </w:r>
      <w:proofErr w:type="gramEnd"/>
      <w:r>
        <w:t xml:space="preserve"> ?</w:t>
      </w:r>
    </w:p>
  </w:comment>
  <w:comment w:id="370" w:author="HENRI VAN RENSBURG" w:date="2022-08-17T11:10:00Z" w:initials="HVR">
    <w:p w14:paraId="0DEB66D2" w14:textId="77777777" w:rsidR="00D049E2" w:rsidRDefault="00D049E2" w:rsidP="00D049E2">
      <w:pPr>
        <w:pStyle w:val="CommentText"/>
        <w:jc w:val="left"/>
      </w:pPr>
      <w:r>
        <w:rPr>
          <w:rStyle w:val="CommentReference"/>
        </w:rPr>
        <w:annotationRef/>
      </w:r>
      <w:proofErr w:type="spellStart"/>
      <w:r>
        <w:t>Eerder</w:t>
      </w:r>
      <w:proofErr w:type="spellEnd"/>
      <w:r>
        <w:t xml:space="preserve"> - "whether or not the students"? Of </w:t>
      </w:r>
      <w:proofErr w:type="spellStart"/>
      <w:r>
        <w:t>verstaan</w:t>
      </w:r>
      <w:proofErr w:type="spellEnd"/>
      <w:r>
        <w:t xml:space="preserve"> </w:t>
      </w:r>
      <w:proofErr w:type="spellStart"/>
      <w:r>
        <w:t>ek</w:t>
      </w:r>
      <w:proofErr w:type="spellEnd"/>
      <w:r>
        <w:t xml:space="preserve"> </w:t>
      </w:r>
      <w:proofErr w:type="spellStart"/>
      <w:r>
        <w:t>hierdie</w:t>
      </w:r>
      <w:proofErr w:type="spellEnd"/>
      <w:r>
        <w:t xml:space="preserve"> sin </w:t>
      </w:r>
      <w:proofErr w:type="spellStart"/>
      <w:r>
        <w:t>verkeerd</w:t>
      </w:r>
      <w:proofErr w:type="spellEnd"/>
      <w:r>
        <w:t>?</w:t>
      </w:r>
    </w:p>
  </w:comment>
  <w:comment w:id="373" w:author="HENRI VAN RENSBURG" w:date="2022-08-17T11:13:00Z" w:initials="HVR">
    <w:p w14:paraId="23F0BE1F" w14:textId="77777777" w:rsidR="00D049E2" w:rsidRDefault="00D049E2" w:rsidP="00D049E2">
      <w:pPr>
        <w:pStyle w:val="CommentText"/>
        <w:jc w:val="left"/>
      </w:pPr>
      <w:r>
        <w:rPr>
          <w:rStyle w:val="CommentReference"/>
        </w:rPr>
        <w:annotationRef/>
      </w:r>
      <w:proofErr w:type="spellStart"/>
      <w:r>
        <w:t>Verander</w:t>
      </w:r>
      <w:proofErr w:type="spellEnd"/>
      <w:r>
        <w:t xml:space="preserve"> </w:t>
      </w:r>
      <w:proofErr w:type="spellStart"/>
      <w:r>
        <w:t>na</w:t>
      </w:r>
      <w:proofErr w:type="spellEnd"/>
      <w:r>
        <w:t>: "in his efforts to create a …"</w:t>
      </w:r>
    </w:p>
  </w:comment>
  <w:comment w:id="374" w:author="HENRI VAN RENSBURG" w:date="2022-08-17T11:14:00Z" w:initials="HVR">
    <w:p w14:paraId="5F9F2D8C" w14:textId="77777777" w:rsidR="00D049E2" w:rsidRDefault="00D049E2" w:rsidP="00D049E2">
      <w:pPr>
        <w:pStyle w:val="CommentText"/>
        <w:jc w:val="left"/>
      </w:pPr>
      <w:r>
        <w:rPr>
          <w:rStyle w:val="CommentReference"/>
        </w:rPr>
        <w:annotationRef/>
      </w:r>
      <w:proofErr w:type="spellStart"/>
      <w:r>
        <w:t>Goeie</w:t>
      </w:r>
      <w:proofErr w:type="spellEnd"/>
      <w:r>
        <w:t xml:space="preserve"> </w:t>
      </w:r>
      <w:proofErr w:type="spellStart"/>
      <w:r>
        <w:t>verduideliking</w:t>
      </w:r>
      <w:proofErr w:type="spellEnd"/>
      <w:r>
        <w:t xml:space="preserve"> </w:t>
      </w:r>
      <w:proofErr w:type="spellStart"/>
      <w:r>
        <w:t>oor</w:t>
      </w:r>
      <w:proofErr w:type="spellEnd"/>
      <w:r>
        <w:t xml:space="preserve"> die </w:t>
      </w:r>
      <w:proofErr w:type="spellStart"/>
      <w:r>
        <w:t>verskil</w:t>
      </w:r>
      <w:proofErr w:type="spellEnd"/>
      <w:r>
        <w:t xml:space="preserve"> ☺️</w:t>
      </w:r>
    </w:p>
  </w:comment>
  <w:comment w:id="375" w:author="HENRI VAN RENSBURG" w:date="2022-08-17T11:15:00Z" w:initials="HVR">
    <w:p w14:paraId="465957A9" w14:textId="77777777" w:rsidR="00D049E2" w:rsidRDefault="00D049E2" w:rsidP="00D049E2">
      <w:pPr>
        <w:pStyle w:val="CommentText"/>
        <w:jc w:val="left"/>
      </w:pPr>
      <w:r>
        <w:rPr>
          <w:rStyle w:val="CommentReference"/>
        </w:rPr>
        <w:annotationRef/>
      </w:r>
      <w:r>
        <w:t>Klink weird?</w:t>
      </w:r>
    </w:p>
  </w:comment>
  <w:comment w:id="378" w:author="HENRI VAN RENSBURG" w:date="2022-08-17T11:16:00Z" w:initials="HVR">
    <w:p w14:paraId="0834546A" w14:textId="77777777" w:rsidR="00D049E2" w:rsidRDefault="00D049E2" w:rsidP="00D049E2">
      <w:pPr>
        <w:pStyle w:val="CommentText"/>
        <w:jc w:val="left"/>
      </w:pPr>
      <w:r>
        <w:rPr>
          <w:rStyle w:val="CommentReference"/>
        </w:rPr>
        <w:annotationRef/>
      </w:r>
      <w:r>
        <w:t xml:space="preserve">Die </w:t>
      </w:r>
      <w:proofErr w:type="spellStart"/>
      <w:r>
        <w:t>opskrif</w:t>
      </w:r>
      <w:proofErr w:type="spellEnd"/>
      <w:r>
        <w:t xml:space="preserve"> is Facial Detection - maar </w:t>
      </w:r>
      <w:proofErr w:type="spellStart"/>
      <w:r>
        <w:t>jy</w:t>
      </w:r>
      <w:proofErr w:type="spellEnd"/>
      <w:r>
        <w:t xml:space="preserve"> </w:t>
      </w:r>
      <w:proofErr w:type="spellStart"/>
      <w:r>
        <w:t>praat</w:t>
      </w:r>
      <w:proofErr w:type="spellEnd"/>
      <w:r>
        <w:t xml:space="preserve"> net </w:t>
      </w:r>
      <w:proofErr w:type="spellStart"/>
      <w:r>
        <w:t>oor</w:t>
      </w:r>
      <w:proofErr w:type="spellEnd"/>
      <w:r>
        <w:t xml:space="preserve"> Facial </w:t>
      </w:r>
      <w:proofErr w:type="gramStart"/>
      <w:r>
        <w:t>Expression ??</w:t>
      </w:r>
      <w:proofErr w:type="gramEnd"/>
    </w:p>
  </w:comment>
  <w:comment w:id="379" w:author="Hano Strydom" w:date="2022-08-23T11:14:00Z" w:initials="HS">
    <w:p w14:paraId="4594D66A" w14:textId="3432D85D" w:rsidR="00034F5F" w:rsidRDefault="00034F5F">
      <w:pPr>
        <w:pStyle w:val="CommentText"/>
      </w:pPr>
      <w:r>
        <w:rPr>
          <w:rStyle w:val="CommentReference"/>
        </w:rPr>
        <w:annotationRef/>
      </w:r>
      <w:r>
        <w:t>Wat is facial detection</w:t>
      </w:r>
    </w:p>
  </w:comment>
  <w:comment w:id="382" w:author="HENRI VAN RENSBURG" w:date="2022-08-17T11:19:00Z" w:initials="HVR">
    <w:p w14:paraId="71A73A7D" w14:textId="77777777" w:rsidR="00D049E2" w:rsidRDefault="00D049E2" w:rsidP="00D049E2">
      <w:pPr>
        <w:pStyle w:val="CommentText"/>
        <w:jc w:val="left"/>
      </w:pPr>
      <w:r>
        <w:rPr>
          <w:rStyle w:val="CommentReference"/>
        </w:rPr>
        <w:annotationRef/>
      </w:r>
      <w:proofErr w:type="spellStart"/>
      <w:r>
        <w:t>Voeg</w:t>
      </w:r>
      <w:proofErr w:type="spellEnd"/>
      <w:r>
        <w:t xml:space="preserve"> </w:t>
      </w:r>
      <w:proofErr w:type="spellStart"/>
      <w:r>
        <w:t>een</w:t>
      </w:r>
      <w:proofErr w:type="spellEnd"/>
      <w:r>
        <w:t xml:space="preserve"> van die 2 </w:t>
      </w:r>
      <w:proofErr w:type="gramStart"/>
      <w:r>
        <w:t>by ?</w:t>
      </w:r>
      <w:proofErr w:type="gramEnd"/>
      <w:r>
        <w:t xml:space="preserve"> Wat dink </w:t>
      </w:r>
      <w:proofErr w:type="spellStart"/>
      <w:r>
        <w:t>jy</w:t>
      </w:r>
      <w:proofErr w:type="spellEnd"/>
      <w:r>
        <w:t xml:space="preserve">? </w:t>
      </w:r>
    </w:p>
  </w:comment>
  <w:comment w:id="384" w:author="HENRI VAN RENSBURG" w:date="2022-08-17T11:24:00Z" w:initials="HVR">
    <w:p w14:paraId="32204563" w14:textId="77777777" w:rsidR="00D049E2" w:rsidRDefault="00D049E2" w:rsidP="00D049E2">
      <w:pPr>
        <w:pStyle w:val="CommentText"/>
        <w:jc w:val="left"/>
      </w:pPr>
      <w:r>
        <w:rPr>
          <w:rStyle w:val="CommentReference"/>
        </w:rPr>
        <w:annotationRef/>
      </w:r>
      <w:proofErr w:type="spellStart"/>
      <w:r>
        <w:t>Dalk</w:t>
      </w:r>
      <w:proofErr w:type="spellEnd"/>
      <w:r>
        <w:t xml:space="preserve"> </w:t>
      </w:r>
      <w:proofErr w:type="spellStart"/>
      <w:r>
        <w:t>eerder</w:t>
      </w:r>
      <w:proofErr w:type="spellEnd"/>
      <w:r>
        <w:t xml:space="preserve"> </w:t>
      </w:r>
      <w:r>
        <w:rPr>
          <w:b/>
          <w:bCs/>
          <w:i/>
          <w:iCs/>
        </w:rPr>
        <w:t>Italics</w:t>
      </w:r>
      <w:r>
        <w:t xml:space="preserve"> </w:t>
      </w:r>
      <w:proofErr w:type="spellStart"/>
      <w:r>
        <w:t>maak</w:t>
      </w:r>
      <w:proofErr w:type="spellEnd"/>
      <w:r>
        <w:t xml:space="preserve"> in </w:t>
      </w:r>
      <w:proofErr w:type="spellStart"/>
      <w:r>
        <w:t>plaas</w:t>
      </w:r>
      <w:proofErr w:type="spellEnd"/>
      <w:r>
        <w:t xml:space="preserve"> van Section xx </w:t>
      </w:r>
      <w:proofErr w:type="spellStart"/>
      <w:r>
        <w:t>bysit</w:t>
      </w:r>
      <w:proofErr w:type="spellEnd"/>
      <w:r>
        <w:t xml:space="preserve"> </w:t>
      </w:r>
      <w:proofErr w:type="spellStart"/>
      <w:r>
        <w:t>soos</w:t>
      </w:r>
      <w:proofErr w:type="spellEnd"/>
      <w:r>
        <w:t xml:space="preserve"> wat </w:t>
      </w:r>
      <w:proofErr w:type="spellStart"/>
      <w:r>
        <w:t>ek</w:t>
      </w:r>
      <w:proofErr w:type="spellEnd"/>
      <w:r>
        <w:t xml:space="preserve"> by die </w:t>
      </w:r>
      <w:proofErr w:type="spellStart"/>
      <w:r>
        <w:t>vorige</w:t>
      </w:r>
      <w:proofErr w:type="spellEnd"/>
      <w:r>
        <w:t xml:space="preserve"> </w:t>
      </w:r>
      <w:proofErr w:type="spellStart"/>
      <w:r>
        <w:t>een</w:t>
      </w:r>
      <w:proofErr w:type="spellEnd"/>
      <w:r>
        <w:t xml:space="preserve"> </w:t>
      </w:r>
      <w:proofErr w:type="spellStart"/>
      <w:r>
        <w:t>gese</w:t>
      </w:r>
      <w:proofErr w:type="spellEnd"/>
      <w:r>
        <w:t xml:space="preserve"> het?</w:t>
      </w:r>
    </w:p>
  </w:comment>
  <w:comment w:id="385" w:author="Hano Strydom" w:date="2022-08-23T11:13:00Z" w:initials="HS">
    <w:p w14:paraId="4EB63AB0" w14:textId="421AB94E" w:rsidR="00034F5F" w:rsidRDefault="00034F5F">
      <w:pPr>
        <w:pStyle w:val="CommentText"/>
      </w:pPr>
      <w:r>
        <w:rPr>
          <w:rStyle w:val="CommentReference"/>
        </w:rPr>
        <w:annotationRef/>
      </w:r>
      <w:proofErr w:type="spellStart"/>
      <w:r>
        <w:t>Kyk</w:t>
      </w:r>
      <w:proofErr w:type="spellEnd"/>
      <w:r>
        <w:t xml:space="preserve"> </w:t>
      </w:r>
      <w:proofErr w:type="spellStart"/>
      <w:r>
        <w:t>hier</w:t>
      </w:r>
      <w:proofErr w:type="spellEnd"/>
      <w:r>
        <w:t xml:space="preserve"> </w:t>
      </w:r>
      <w:proofErr w:type="spellStart"/>
      <w:r>
        <w:t>rond</w:t>
      </w:r>
      <w:proofErr w:type="spellEnd"/>
    </w:p>
  </w:comment>
  <w:comment w:id="399" w:author="HENRI VAN RENSBURG" w:date="2022-08-17T11:31:00Z" w:initials="HVR">
    <w:p w14:paraId="40CACDD7" w14:textId="77777777" w:rsidR="00D049E2" w:rsidRDefault="00D049E2" w:rsidP="00D049E2">
      <w:pPr>
        <w:pStyle w:val="CommentText"/>
        <w:jc w:val="left"/>
      </w:pPr>
      <w:r>
        <w:rPr>
          <w:rStyle w:val="CommentReference"/>
        </w:rPr>
        <w:annotationRef/>
      </w:r>
      <w:proofErr w:type="spellStart"/>
      <w:r>
        <w:t>Nie</w:t>
      </w:r>
      <w:proofErr w:type="spellEnd"/>
      <w:r>
        <w:t xml:space="preserve"> </w:t>
      </w:r>
      <w:proofErr w:type="spellStart"/>
      <w:r>
        <w:t>genoeg</w:t>
      </w:r>
      <w:proofErr w:type="spellEnd"/>
      <w:r>
        <w:t xml:space="preserve"> "</w:t>
      </w:r>
      <w:proofErr w:type="spellStart"/>
      <w:r>
        <w:t>oemphhh</w:t>
      </w:r>
      <w:proofErr w:type="spellEnd"/>
      <w:r>
        <w:t xml:space="preserve">" </w:t>
      </w:r>
      <w:proofErr w:type="spellStart"/>
      <w:proofErr w:type="gramStart"/>
      <w:r>
        <w:t>nie</w:t>
      </w:r>
      <w:proofErr w:type="spellEnd"/>
      <w:r>
        <w:t>..</w:t>
      </w:r>
      <w:proofErr w:type="gramEnd"/>
      <w:r>
        <w:t xml:space="preserve"> </w:t>
      </w:r>
      <w:proofErr w:type="spellStart"/>
      <w:r>
        <w:t>Werk</w:t>
      </w:r>
      <w:proofErr w:type="spellEnd"/>
      <w:r>
        <w:t xml:space="preserve"> so </w:t>
      </w:r>
      <w:proofErr w:type="spellStart"/>
      <w:r>
        <w:t>klein</w:t>
      </w:r>
      <w:proofErr w:type="spellEnd"/>
      <w:r>
        <w:t xml:space="preserve"> </w:t>
      </w:r>
      <w:proofErr w:type="spellStart"/>
      <w:r>
        <w:t>bietjie</w:t>
      </w:r>
      <w:proofErr w:type="spellEnd"/>
      <w:r>
        <w:t xml:space="preserve"> </w:t>
      </w:r>
      <w:proofErr w:type="spellStart"/>
      <w:r>
        <w:t>aan</w:t>
      </w:r>
      <w:proofErr w:type="spellEnd"/>
      <w:r>
        <w:t xml:space="preserve"> </w:t>
      </w:r>
      <w:proofErr w:type="spellStart"/>
      <w:r>
        <w:t>hierdie</w:t>
      </w:r>
      <w:proofErr w:type="spellEnd"/>
      <w:r>
        <w:t xml:space="preserve"> heel </w:t>
      </w:r>
      <w:proofErr w:type="spellStart"/>
      <w:r>
        <w:t>laaste</w:t>
      </w:r>
      <w:proofErr w:type="spellEnd"/>
      <w:r>
        <w:t xml:space="preserve"> </w:t>
      </w:r>
      <w:proofErr w:type="spellStart"/>
      <w:r>
        <w:t>paragraaf</w:t>
      </w:r>
      <w:proofErr w:type="spellEnd"/>
      <w:r>
        <w:t xml:space="preserve">, </w:t>
      </w:r>
      <w:proofErr w:type="spellStart"/>
      <w:r>
        <w:t>herhaal</w:t>
      </w:r>
      <w:proofErr w:type="spellEnd"/>
      <w:r>
        <w:t xml:space="preserve"> </w:t>
      </w:r>
      <w:proofErr w:type="spellStart"/>
      <w:r>
        <w:t>dalk</w:t>
      </w:r>
      <w:proofErr w:type="spellEnd"/>
      <w:r>
        <w:t xml:space="preserve"> </w:t>
      </w:r>
      <w:proofErr w:type="spellStart"/>
      <w:r>
        <w:t>dat</w:t>
      </w:r>
      <w:proofErr w:type="spellEnd"/>
      <w:r>
        <w:t xml:space="preserve"> die proposed system die CFU disadvantages </w:t>
      </w:r>
      <w:proofErr w:type="spellStart"/>
      <w:r>
        <w:t>aanspreek</w:t>
      </w:r>
      <w:proofErr w:type="spellEnd"/>
      <w:r>
        <w:t xml:space="preserve">, </w:t>
      </w:r>
      <w:proofErr w:type="spellStart"/>
      <w:r>
        <w:t>ens</w:t>
      </w:r>
      <w:proofErr w:type="spellEnd"/>
      <w:r>
        <w:t xml:space="preserve">, </w:t>
      </w:r>
      <w:proofErr w:type="spellStart"/>
      <w:r>
        <w:t>ens</w:t>
      </w:r>
      <w:proofErr w:type="spellEnd"/>
      <w:r>
        <w:t xml:space="preserve">, … net so </w:t>
      </w:r>
      <w:proofErr w:type="spellStart"/>
      <w:r>
        <w:t>bietjie</w:t>
      </w:r>
      <w:proofErr w:type="spellEnd"/>
      <w:r>
        <w:t xml:space="preserve"> </w:t>
      </w:r>
      <w:proofErr w:type="spellStart"/>
      <w:r>
        <w:t>meer</w:t>
      </w:r>
      <w:proofErr w:type="spellEnd"/>
      <w:r>
        <w:t xml:space="preserve"> </w:t>
      </w:r>
      <w:proofErr w:type="spellStart"/>
      <w:r>
        <w:t>skop</w:t>
      </w:r>
      <w:proofErr w:type="spellEnd"/>
      <w:r>
        <w:t xml:space="preserve"> </w:t>
      </w:r>
      <w:proofErr w:type="spellStart"/>
      <w:r>
        <w:t>nodig</w:t>
      </w:r>
      <w:proofErr w:type="spellEnd"/>
      <w:r>
        <w:t xml:space="preserve"> ☺️</w:t>
      </w:r>
    </w:p>
  </w:comment>
  <w:comment w:id="404" w:author="Hano Strydom [2]" w:date="2022-07-25T20:19:00Z" w:initials="HS">
    <w:p w14:paraId="66AF2227" w14:textId="64A8479E" w:rsidR="00D049E2" w:rsidRDefault="00D049E2" w:rsidP="00D049E2">
      <w:pPr>
        <w:pStyle w:val="CommentText"/>
        <w:jc w:val="left"/>
      </w:pPr>
      <w:r>
        <w:rPr>
          <w:rStyle w:val="CommentReference"/>
        </w:rPr>
        <w:annotationRef/>
      </w:r>
      <w:r>
        <w:t>Die is nog 'under construction'</w:t>
      </w:r>
    </w:p>
  </w:comment>
  <w:comment w:id="414" w:author="HENRI VAN RENSBURG" w:date="2022-08-17T11:33:00Z" w:initials="HVR">
    <w:p w14:paraId="3637967E" w14:textId="77777777" w:rsidR="00D049E2" w:rsidRDefault="00D049E2" w:rsidP="00D049E2">
      <w:pPr>
        <w:pStyle w:val="CommentText"/>
        <w:jc w:val="left"/>
      </w:pPr>
      <w:r>
        <w:rPr>
          <w:rStyle w:val="CommentReference"/>
        </w:rPr>
        <w:annotationRef/>
      </w:r>
      <w:r>
        <w:t xml:space="preserve">Die 2de </w:t>
      </w:r>
      <w:proofErr w:type="spellStart"/>
      <w:r>
        <w:t>bron</w:t>
      </w:r>
      <w:proofErr w:type="spellEnd"/>
      <w:r>
        <w:t xml:space="preserve"> is </w:t>
      </w:r>
      <w:proofErr w:type="spellStart"/>
      <w:r>
        <w:t>nie</w:t>
      </w:r>
      <w:proofErr w:type="spellEnd"/>
      <w:r>
        <w:t xml:space="preserve"> </w:t>
      </w:r>
      <w:proofErr w:type="spellStart"/>
      <w:r>
        <w:t>lekker</w:t>
      </w:r>
      <w:proofErr w:type="spellEnd"/>
      <w:r>
        <w:t xml:space="preserve"> </w:t>
      </w:r>
      <w:proofErr w:type="spellStart"/>
      <w:r>
        <w:t>nie</w:t>
      </w:r>
      <w:proofErr w:type="spellEnd"/>
      <w:r>
        <w:t xml:space="preserve">, </w:t>
      </w:r>
      <w:proofErr w:type="spellStart"/>
      <w:r>
        <w:t>dit</w:t>
      </w:r>
      <w:proofErr w:type="spellEnd"/>
      <w:r>
        <w:t xml:space="preserve"> </w:t>
      </w:r>
      <w:proofErr w:type="spellStart"/>
      <w:r>
        <w:t>gaan</w:t>
      </w:r>
      <w:proofErr w:type="spellEnd"/>
      <w:r>
        <w:t xml:space="preserve"> </w:t>
      </w:r>
      <w:proofErr w:type="spellStart"/>
      <w:r>
        <w:t>na</w:t>
      </w:r>
      <w:proofErr w:type="spellEnd"/>
      <w:r>
        <w:t xml:space="preserve"> die </w:t>
      </w:r>
      <w:proofErr w:type="spellStart"/>
      <w:r>
        <w:t>volgende</w:t>
      </w:r>
      <w:proofErr w:type="spellEnd"/>
      <w:r>
        <w:t xml:space="preserve"> </w:t>
      </w:r>
      <w:proofErr w:type="spellStart"/>
      <w:r>
        <w:t>lyn</w:t>
      </w:r>
      <w:proofErr w:type="spellEnd"/>
      <w:r>
        <w:t xml:space="preserve"> /n </w:t>
      </w:r>
      <w:proofErr w:type="spellStart"/>
      <w:r>
        <w:t>voordat</w:t>
      </w:r>
      <w:proofErr w:type="spellEnd"/>
      <w:r>
        <w:t xml:space="preserve"> die sin </w:t>
      </w:r>
      <w:proofErr w:type="spellStart"/>
      <w:r>
        <w:t>klaar</w:t>
      </w:r>
      <w:proofErr w:type="spellEnd"/>
      <w:r>
        <w:t xml:space="preserve"> is.</w:t>
      </w:r>
    </w:p>
  </w:comment>
  <w:comment w:id="415" w:author="HENRI VAN RENSBURG" w:date="2022-08-17T11:34:00Z" w:initials="HVR">
    <w:p w14:paraId="36ECBB2D" w14:textId="77777777" w:rsidR="00D049E2" w:rsidRDefault="00D049E2" w:rsidP="00D049E2">
      <w:pPr>
        <w:pStyle w:val="CommentText"/>
        <w:jc w:val="left"/>
      </w:pPr>
      <w:r>
        <w:rPr>
          <w:rStyle w:val="CommentReference"/>
        </w:rPr>
        <w:annotationRef/>
      </w:r>
      <w:proofErr w:type="spellStart"/>
      <w:r>
        <w:t>Bibiliografie</w:t>
      </w:r>
      <w:proofErr w:type="spellEnd"/>
      <w:r>
        <w:t xml:space="preserve"> </w:t>
      </w:r>
      <w:proofErr w:type="spellStart"/>
      <w:r>
        <w:t>moet</w:t>
      </w:r>
      <w:proofErr w:type="spellEnd"/>
      <w:r>
        <w:t xml:space="preserve"> NIE </w:t>
      </w:r>
      <w:proofErr w:type="spellStart"/>
      <w:r>
        <w:t>gejustify</w:t>
      </w:r>
      <w:proofErr w:type="spellEnd"/>
      <w:r>
        <w:t xml:space="preserve"> wees </w:t>
      </w:r>
      <w:proofErr w:type="spellStart"/>
      <w:r>
        <w:t>nie</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D6CEE" w15:done="0"/>
  <w15:commentEx w15:paraId="4424FB88" w15:done="0"/>
  <w15:commentEx w15:paraId="1EE4CAB4" w15:done="0"/>
  <w15:commentEx w15:paraId="0A1EAF39" w15:done="0"/>
  <w15:commentEx w15:paraId="0B223874" w15:done="0"/>
  <w15:commentEx w15:paraId="444BC47B" w15:done="0"/>
  <w15:commentEx w15:paraId="54CE71CB" w15:done="0"/>
  <w15:commentEx w15:paraId="0FA93639" w15:paraIdParent="54CE71CB" w15:done="0"/>
  <w15:commentEx w15:paraId="41DA97C2" w15:done="0"/>
  <w15:commentEx w15:paraId="765E9716" w15:done="0"/>
  <w15:commentEx w15:paraId="1F7DF572" w15:done="0"/>
  <w15:commentEx w15:paraId="50ABB44D" w15:done="0"/>
  <w15:commentEx w15:paraId="789ACDBA" w15:done="0"/>
  <w15:commentEx w15:paraId="7998A80A" w15:done="0"/>
  <w15:commentEx w15:paraId="6ED904B9" w15:done="0"/>
  <w15:commentEx w15:paraId="0DEB66D2" w15:done="0"/>
  <w15:commentEx w15:paraId="23F0BE1F" w15:done="0"/>
  <w15:commentEx w15:paraId="5F9F2D8C" w15:done="0"/>
  <w15:commentEx w15:paraId="465957A9" w15:done="0"/>
  <w15:commentEx w15:paraId="0834546A" w15:done="0"/>
  <w15:commentEx w15:paraId="4594D66A" w15:paraIdParent="0834546A" w15:done="0"/>
  <w15:commentEx w15:paraId="71A73A7D" w15:done="0"/>
  <w15:commentEx w15:paraId="32204563" w15:done="0"/>
  <w15:commentEx w15:paraId="4EB63AB0" w15:paraIdParent="32204563" w15:done="0"/>
  <w15:commentEx w15:paraId="40CACDD7" w15:done="0"/>
  <w15:commentEx w15:paraId="66AF2227" w15:done="0"/>
  <w15:commentEx w15:paraId="3637967E" w15:done="0"/>
  <w15:commentEx w15:paraId="36ECBB2D"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0FF" w16cex:dateUtc="2022-08-17T08:27:00Z"/>
  <w16cex:commentExtensible w16cex:durableId="26A741D8" w16cex:dateUtc="2022-08-17T08:30:00Z"/>
  <w16cex:commentExtensible w16cex:durableId="26A74260" w16cex:dateUtc="2022-08-17T08:33:00Z"/>
  <w16cex:commentExtensible w16cex:durableId="26A7428B" w16cex:dateUtc="2022-08-17T08:33:00Z"/>
  <w16cex:commentExtensible w16cex:durableId="26A744C1" w16cex:dateUtc="2022-08-17T08:43:00Z"/>
  <w16cex:commentExtensible w16cex:durableId="26A74520" w16cex:dateUtc="2022-08-17T08:44:00Z"/>
  <w16cex:commentExtensible w16cex:durableId="26A745D8" w16cex:dateUtc="2022-08-17T08:47:00Z"/>
  <w16cex:commentExtensible w16cex:durableId="26A74623" w16cex:dateUtc="2022-08-17T08:49:00Z"/>
  <w16cex:commentExtensible w16cex:durableId="26A748A6" w16cex:dateUtc="2022-08-17T08:59:00Z"/>
  <w16cex:commentExtensible w16cex:durableId="26A7492B" w16cex:dateUtc="2022-08-17T09:02:00Z"/>
  <w16cex:commentExtensible w16cex:durableId="26A749F0" w16cex:dateUtc="2022-08-17T09:05:00Z"/>
  <w16cex:commentExtensible w16cex:durableId="26A74A42" w16cex:dateUtc="2022-08-17T09:06:00Z"/>
  <w16cex:commentExtensible w16cex:durableId="26A74A62" w16cex:dateUtc="2022-08-17T09:07:00Z"/>
  <w16cex:commentExtensible w16cex:durableId="26A74AD1" w16cex:dateUtc="2022-08-17T09:09:00Z"/>
  <w16cex:commentExtensible w16cex:durableId="26A74B34" w16cex:dateUtc="2022-08-17T09:10:00Z"/>
  <w16cex:commentExtensible w16cex:durableId="26A74BE6" w16cex:dateUtc="2022-08-17T09:13:00Z"/>
  <w16cex:commentExtensible w16cex:durableId="26A74C23" w16cex:dateUtc="2022-08-17T09:14:00Z"/>
  <w16cex:commentExtensible w16cex:durableId="26A74C52" w16cex:dateUtc="2022-08-17T09:15: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897948" w16cex:dateUtc="2022-07-25T18:19:00Z"/>
  <w16cex:commentExtensible w16cex:durableId="26A750A6" w16cex:dateUtc="2022-08-17T09:33:00Z"/>
  <w16cex:commentExtensible w16cex:durableId="26A750CC" w16cex:dateUtc="2022-08-17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4424FB88" w16cid:durableId="26A740FF"/>
  <w16cid:commentId w16cid:paraId="1EE4CAB4" w16cid:durableId="26A741D8"/>
  <w16cid:commentId w16cid:paraId="0A1EAF39" w16cid:durableId="26A74260"/>
  <w16cid:commentId w16cid:paraId="0B223874" w16cid:durableId="26A7428B"/>
  <w16cid:commentId w16cid:paraId="444BC47B" w16cid:durableId="26A744C1"/>
  <w16cid:commentId w16cid:paraId="54CE71CB" w16cid:durableId="26A74520"/>
  <w16cid:commentId w16cid:paraId="0FA93639" w16cid:durableId="26A745D8"/>
  <w16cid:commentId w16cid:paraId="41DA97C2" w16cid:durableId="26A74623"/>
  <w16cid:commentId w16cid:paraId="765E9716" w16cid:durableId="26A748A6"/>
  <w16cid:commentId w16cid:paraId="1F7DF572" w16cid:durableId="26A7492B"/>
  <w16cid:commentId w16cid:paraId="50ABB44D" w16cid:durableId="26A749F0"/>
  <w16cid:commentId w16cid:paraId="789ACDBA" w16cid:durableId="26A74A42"/>
  <w16cid:commentId w16cid:paraId="7998A80A" w16cid:durableId="26A74A62"/>
  <w16cid:commentId w16cid:paraId="6ED904B9" w16cid:durableId="26A74AD1"/>
  <w16cid:commentId w16cid:paraId="0DEB66D2" w16cid:durableId="26A74B34"/>
  <w16cid:commentId w16cid:paraId="23F0BE1F" w16cid:durableId="26A74BE6"/>
  <w16cid:commentId w16cid:paraId="5F9F2D8C" w16cid:durableId="26A74C23"/>
  <w16cid:commentId w16cid:paraId="465957A9" w16cid:durableId="26A74C52"/>
  <w16cid:commentId w16cid:paraId="0834546A" w16cid:durableId="26A74CA1"/>
  <w16cid:commentId w16cid:paraId="71A73A7D" w16cid:durableId="26A74D5A"/>
  <w16cid:commentId w16cid:paraId="32204563" w16cid:durableId="26A74E54"/>
  <w16cid:commentId w16cid:paraId="40CACDD7" w16cid:durableId="26A75019"/>
  <w16cid:commentId w16cid:paraId="66AF2227" w16cid:durableId="26897948"/>
  <w16cid:commentId w16cid:paraId="3637967E" w16cid:durableId="26A750A6"/>
  <w16cid:commentId w16cid:paraId="36ECBB2D" w16cid:durableId="26A750C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D43F7F" w14:textId="77777777" w:rsidR="008A684B" w:rsidRDefault="008A684B">
      <w:pPr>
        <w:spacing w:after="0"/>
      </w:pPr>
      <w:r>
        <w:separator/>
      </w:r>
    </w:p>
    <w:p w14:paraId="4794EBF0" w14:textId="77777777" w:rsidR="008A684B" w:rsidRDefault="008A684B"/>
  </w:endnote>
  <w:endnote w:type="continuationSeparator" w:id="0">
    <w:p w14:paraId="369FBE2E" w14:textId="77777777" w:rsidR="008A684B" w:rsidRDefault="008A684B">
      <w:pPr>
        <w:spacing w:after="0"/>
      </w:pPr>
      <w:r>
        <w:continuationSeparator/>
      </w:r>
    </w:p>
    <w:p w14:paraId="294FB7D0" w14:textId="77777777" w:rsidR="008A684B" w:rsidRDefault="008A68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Bahnschrift Light"/>
    <w:charset w:val="00"/>
    <w:family w:val="swiss"/>
    <w:pitch w:val="variable"/>
    <w:sig w:usb0="00000001"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2D2AB" w14:textId="2E37B5DF" w:rsidR="00D049E2" w:rsidRPr="00613F4C" w:rsidRDefault="00D049E2"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C546EB">
      <w:rPr>
        <w:rStyle w:val="PageNumber"/>
        <w:noProof/>
      </w:rPr>
      <w:t>32</w:t>
    </w:r>
    <w:r w:rsidRPr="00613F4C">
      <w:rPr>
        <w:rStyle w:val="PageNumber"/>
      </w:rPr>
      <w:fldChar w:fldCharType="end"/>
    </w:r>
  </w:p>
  <w:p w14:paraId="7D78C3F5" w14:textId="77777777" w:rsidR="00D049E2" w:rsidRDefault="00D049E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320245" w14:textId="77777777" w:rsidR="008A684B" w:rsidRDefault="008A684B">
      <w:pPr>
        <w:spacing w:after="0"/>
      </w:pPr>
      <w:r>
        <w:separator/>
      </w:r>
    </w:p>
    <w:p w14:paraId="598DDEB1" w14:textId="77777777" w:rsidR="008A684B" w:rsidRDefault="008A684B"/>
  </w:footnote>
  <w:footnote w:type="continuationSeparator" w:id="0">
    <w:p w14:paraId="00F1D8DB" w14:textId="77777777" w:rsidR="008A684B" w:rsidRDefault="008A684B">
      <w:pPr>
        <w:spacing w:after="0"/>
      </w:pPr>
      <w:r>
        <w:continuationSeparator/>
      </w:r>
    </w:p>
    <w:p w14:paraId="59190114" w14:textId="77777777" w:rsidR="008A684B" w:rsidRDefault="008A684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1"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5"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7"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29"/>
  </w:num>
  <w:num w:numId="9">
    <w:abstractNumId w:val="19"/>
  </w:num>
  <w:num w:numId="10">
    <w:abstractNumId w:val="33"/>
  </w:num>
  <w:num w:numId="11">
    <w:abstractNumId w:val="18"/>
  </w:num>
  <w:num w:numId="12">
    <w:abstractNumId w:val="8"/>
  </w:num>
  <w:num w:numId="13">
    <w:abstractNumId w:val="23"/>
  </w:num>
  <w:num w:numId="14">
    <w:abstractNumId w:val="22"/>
  </w:num>
  <w:num w:numId="15">
    <w:abstractNumId w:val="35"/>
  </w:num>
  <w:num w:numId="16">
    <w:abstractNumId w:val="9"/>
  </w:num>
  <w:num w:numId="17">
    <w:abstractNumId w:val="6"/>
  </w:num>
  <w:num w:numId="18">
    <w:abstractNumId w:val="30"/>
  </w:num>
  <w:num w:numId="19">
    <w:abstractNumId w:val="31"/>
  </w:num>
  <w:num w:numId="20">
    <w:abstractNumId w:val="21"/>
  </w:num>
  <w:num w:numId="21">
    <w:abstractNumId w:val="28"/>
  </w:num>
  <w:num w:numId="22">
    <w:abstractNumId w:val="13"/>
  </w:num>
  <w:num w:numId="23">
    <w:abstractNumId w:val="10"/>
  </w:num>
  <w:num w:numId="24">
    <w:abstractNumId w:val="14"/>
  </w:num>
  <w:num w:numId="25">
    <w:abstractNumId w:val="32"/>
  </w:num>
  <w:num w:numId="26">
    <w:abstractNumId w:val="15"/>
  </w:num>
  <w:num w:numId="27">
    <w:abstractNumId w:val="20"/>
  </w:num>
  <w:num w:numId="28">
    <w:abstractNumId w:val="17"/>
  </w:num>
  <w:num w:numId="29">
    <w:abstractNumId w:val="12"/>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num>
  <w:num w:numId="37">
    <w:abstractNumId w:val="25"/>
  </w:num>
  <w:num w:numId="38">
    <w:abstractNumId w:val="16"/>
  </w:num>
  <w:num w:numId="39">
    <w:abstractNumId w:val="11"/>
  </w:num>
  <w:num w:numId="40">
    <w:abstractNumId w:val="26"/>
  </w:num>
  <w:num w:numId="41">
    <w:abstractNumId w:val="24"/>
  </w:num>
  <w:num w:numId="42">
    <w:abstractNumId w:val="27"/>
  </w:num>
  <w:numIdMacAtCleanup w:val="2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NRI VAN RENSBURG">
    <w15:presenceInfo w15:providerId="None" w15:userId="HENRI VAN RENSBURG"/>
  </w15:person>
  <w15:person w15:author="Hano Strydom">
    <w15:presenceInfo w15:providerId="None" w15:userId="Hano Strydom"/>
  </w15:person>
  <w15:person w15:author="Hano Strydom [2]">
    <w15:presenceInfo w15:providerId="Windows Live" w15:userId="bb6a1e1e30b3a9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trackRevisions/>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WU improved[4245]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xfrax5fbzf292e2axp5vvrlsvp09w5rxa20&quot;&gt;My EndNote Library&lt;record-ids&gt;&lt;item&gt;6&lt;/item&gt;&lt;item&gt;8&lt;/item&gt;&lt;item&gt;11&lt;/item&gt;&lt;item&gt;13&lt;/item&gt;&lt;item&gt;15&lt;/item&gt;&lt;item&gt;16&lt;/item&gt;&lt;item&gt;17&lt;/item&gt;&lt;item&gt;19&lt;/item&gt;&lt;item&gt;20&lt;/item&gt;&lt;item&gt;22&lt;/item&gt;&lt;item&gt;24&lt;/item&gt;&lt;item&gt;25&lt;/item&gt;&lt;item&gt;26&lt;/item&gt;&lt;item&gt;27&lt;/item&gt;&lt;item&gt;28&lt;/item&gt;&lt;item&gt;30&lt;/item&gt;&lt;item&gt;33&lt;/item&gt;&lt;item&gt;35&lt;/item&gt;&lt;item&gt;36&lt;/item&gt;&lt;item&gt;37&lt;/item&gt;&lt;item&gt;38&lt;/item&gt;&lt;item&gt;74&lt;/item&gt;&lt;item&gt;75&lt;/item&gt;&lt;item&gt;76&lt;/item&gt;&lt;item&gt;77&lt;/item&gt;&lt;item&gt;78&lt;/item&gt;&lt;item&gt;80&lt;/item&gt;&lt;item&gt;81&lt;/item&gt;&lt;item&gt;82&lt;/item&gt;&lt;item&gt;84&lt;/item&gt;&lt;item&gt;88&lt;/item&gt;&lt;item&gt;89&lt;/item&gt;&lt;item&gt;90&lt;/item&gt;&lt;item&gt;91&lt;/item&gt;&lt;item&gt;92&lt;/item&gt;&lt;item&gt;93&lt;/item&gt;&lt;item&gt;94&lt;/item&gt;&lt;item&gt;95&lt;/item&gt;&lt;item&gt;97&lt;/item&gt;&lt;item&gt;99&lt;/item&gt;&lt;item&gt;100&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EC9"/>
    <w:rsid w:val="00036F35"/>
    <w:rsid w:val="00037C85"/>
    <w:rsid w:val="00040086"/>
    <w:rsid w:val="000405BA"/>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7312"/>
    <w:rsid w:val="0008773E"/>
    <w:rsid w:val="000905A4"/>
    <w:rsid w:val="00090BF4"/>
    <w:rsid w:val="00090EE8"/>
    <w:rsid w:val="00091FEE"/>
    <w:rsid w:val="0009206E"/>
    <w:rsid w:val="00093097"/>
    <w:rsid w:val="00093483"/>
    <w:rsid w:val="00093935"/>
    <w:rsid w:val="00093E8C"/>
    <w:rsid w:val="00094090"/>
    <w:rsid w:val="00094713"/>
    <w:rsid w:val="000947D3"/>
    <w:rsid w:val="00094C83"/>
    <w:rsid w:val="00094D8F"/>
    <w:rsid w:val="0009513E"/>
    <w:rsid w:val="000951BF"/>
    <w:rsid w:val="000954CD"/>
    <w:rsid w:val="000961EA"/>
    <w:rsid w:val="0009666A"/>
    <w:rsid w:val="00096BAC"/>
    <w:rsid w:val="00096D99"/>
    <w:rsid w:val="00096EA0"/>
    <w:rsid w:val="00096F57"/>
    <w:rsid w:val="00097073"/>
    <w:rsid w:val="00097C92"/>
    <w:rsid w:val="000A09C1"/>
    <w:rsid w:val="000A0E68"/>
    <w:rsid w:val="000A11A9"/>
    <w:rsid w:val="000A1519"/>
    <w:rsid w:val="000A1CEC"/>
    <w:rsid w:val="000A203E"/>
    <w:rsid w:val="000A227F"/>
    <w:rsid w:val="000A2988"/>
    <w:rsid w:val="000A2BB5"/>
    <w:rsid w:val="000A3794"/>
    <w:rsid w:val="000A3A16"/>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4DF"/>
    <w:rsid w:val="00112523"/>
    <w:rsid w:val="0011254E"/>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61F3"/>
    <w:rsid w:val="00146314"/>
    <w:rsid w:val="00146705"/>
    <w:rsid w:val="00146891"/>
    <w:rsid w:val="00146D23"/>
    <w:rsid w:val="001470AC"/>
    <w:rsid w:val="00147383"/>
    <w:rsid w:val="001473BD"/>
    <w:rsid w:val="00147719"/>
    <w:rsid w:val="00150037"/>
    <w:rsid w:val="00150C2F"/>
    <w:rsid w:val="00150E1A"/>
    <w:rsid w:val="001513A2"/>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3C0"/>
    <w:rsid w:val="0015743A"/>
    <w:rsid w:val="0015773D"/>
    <w:rsid w:val="00157E2E"/>
    <w:rsid w:val="0016092E"/>
    <w:rsid w:val="00161764"/>
    <w:rsid w:val="00161BF4"/>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1044"/>
    <w:rsid w:val="00181275"/>
    <w:rsid w:val="0018151E"/>
    <w:rsid w:val="00181A79"/>
    <w:rsid w:val="00181B15"/>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684"/>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48AC"/>
    <w:rsid w:val="00224EDB"/>
    <w:rsid w:val="00224F6B"/>
    <w:rsid w:val="002252C1"/>
    <w:rsid w:val="0022536B"/>
    <w:rsid w:val="002257A4"/>
    <w:rsid w:val="00225979"/>
    <w:rsid w:val="00225B32"/>
    <w:rsid w:val="00225CE0"/>
    <w:rsid w:val="0022606B"/>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40C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FC"/>
    <w:rsid w:val="002E042C"/>
    <w:rsid w:val="002E051C"/>
    <w:rsid w:val="002E0617"/>
    <w:rsid w:val="002E0CCF"/>
    <w:rsid w:val="002E1161"/>
    <w:rsid w:val="002E1936"/>
    <w:rsid w:val="002E1953"/>
    <w:rsid w:val="002E20D9"/>
    <w:rsid w:val="002E24B6"/>
    <w:rsid w:val="002E255E"/>
    <w:rsid w:val="002E2696"/>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EE"/>
    <w:rsid w:val="0030158D"/>
    <w:rsid w:val="003015A0"/>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DD7"/>
    <w:rsid w:val="00347102"/>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EA"/>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B4D"/>
    <w:rsid w:val="003B4B75"/>
    <w:rsid w:val="003B4D74"/>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108C"/>
    <w:rsid w:val="004114DF"/>
    <w:rsid w:val="00411F32"/>
    <w:rsid w:val="00412328"/>
    <w:rsid w:val="004123B1"/>
    <w:rsid w:val="00412423"/>
    <w:rsid w:val="004126D6"/>
    <w:rsid w:val="00412E1A"/>
    <w:rsid w:val="004133ED"/>
    <w:rsid w:val="00414CBA"/>
    <w:rsid w:val="00415C71"/>
    <w:rsid w:val="00415E6B"/>
    <w:rsid w:val="00415FA6"/>
    <w:rsid w:val="0041616B"/>
    <w:rsid w:val="00416DED"/>
    <w:rsid w:val="0041715F"/>
    <w:rsid w:val="00417640"/>
    <w:rsid w:val="00417A85"/>
    <w:rsid w:val="0042063A"/>
    <w:rsid w:val="0042107D"/>
    <w:rsid w:val="00421569"/>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D85"/>
    <w:rsid w:val="004759D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675"/>
    <w:rsid w:val="00523678"/>
    <w:rsid w:val="00523859"/>
    <w:rsid w:val="00523FA9"/>
    <w:rsid w:val="0052461B"/>
    <w:rsid w:val="00524A97"/>
    <w:rsid w:val="00524E7C"/>
    <w:rsid w:val="005250CB"/>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A35"/>
    <w:rsid w:val="00540B39"/>
    <w:rsid w:val="00540F6F"/>
    <w:rsid w:val="00541AEE"/>
    <w:rsid w:val="00541BF3"/>
    <w:rsid w:val="00542023"/>
    <w:rsid w:val="00542397"/>
    <w:rsid w:val="00542967"/>
    <w:rsid w:val="00542CB7"/>
    <w:rsid w:val="00543667"/>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5A15"/>
    <w:rsid w:val="005A5D54"/>
    <w:rsid w:val="005A5DAD"/>
    <w:rsid w:val="005A5DE4"/>
    <w:rsid w:val="005A62E4"/>
    <w:rsid w:val="005A762D"/>
    <w:rsid w:val="005A7937"/>
    <w:rsid w:val="005A7BB9"/>
    <w:rsid w:val="005A7BC9"/>
    <w:rsid w:val="005B01DF"/>
    <w:rsid w:val="005B066B"/>
    <w:rsid w:val="005B0B12"/>
    <w:rsid w:val="005B10FD"/>
    <w:rsid w:val="005B1365"/>
    <w:rsid w:val="005B139D"/>
    <w:rsid w:val="005B166B"/>
    <w:rsid w:val="005B1BF2"/>
    <w:rsid w:val="005B2531"/>
    <w:rsid w:val="005B2CA4"/>
    <w:rsid w:val="005B3D16"/>
    <w:rsid w:val="005B4974"/>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796"/>
    <w:rsid w:val="005C565A"/>
    <w:rsid w:val="005C6517"/>
    <w:rsid w:val="005C6668"/>
    <w:rsid w:val="005C67CF"/>
    <w:rsid w:val="005C683C"/>
    <w:rsid w:val="005C75DF"/>
    <w:rsid w:val="005C79B6"/>
    <w:rsid w:val="005C7A79"/>
    <w:rsid w:val="005C7E77"/>
    <w:rsid w:val="005D0456"/>
    <w:rsid w:val="005D065D"/>
    <w:rsid w:val="005D0C96"/>
    <w:rsid w:val="005D1807"/>
    <w:rsid w:val="005D1ED0"/>
    <w:rsid w:val="005D2323"/>
    <w:rsid w:val="005D2372"/>
    <w:rsid w:val="005D2486"/>
    <w:rsid w:val="005D31E0"/>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5044"/>
    <w:rsid w:val="006D537A"/>
    <w:rsid w:val="006D54D4"/>
    <w:rsid w:val="006D57A4"/>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DDA"/>
    <w:rsid w:val="006F306F"/>
    <w:rsid w:val="006F31BB"/>
    <w:rsid w:val="006F328F"/>
    <w:rsid w:val="006F3376"/>
    <w:rsid w:val="006F38B3"/>
    <w:rsid w:val="006F3966"/>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F46"/>
    <w:rsid w:val="007373F1"/>
    <w:rsid w:val="007374F3"/>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BA2"/>
    <w:rsid w:val="00745CB8"/>
    <w:rsid w:val="00746229"/>
    <w:rsid w:val="007467E4"/>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AE1"/>
    <w:rsid w:val="007B6B33"/>
    <w:rsid w:val="007B79D5"/>
    <w:rsid w:val="007B7E93"/>
    <w:rsid w:val="007B7FC6"/>
    <w:rsid w:val="007C0004"/>
    <w:rsid w:val="007C03FE"/>
    <w:rsid w:val="007C06CB"/>
    <w:rsid w:val="007C0BDF"/>
    <w:rsid w:val="007C0F28"/>
    <w:rsid w:val="007C0FA8"/>
    <w:rsid w:val="007C101C"/>
    <w:rsid w:val="007C1143"/>
    <w:rsid w:val="007C1472"/>
    <w:rsid w:val="007C16BC"/>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C2D"/>
    <w:rsid w:val="00864076"/>
    <w:rsid w:val="008641DA"/>
    <w:rsid w:val="008644F3"/>
    <w:rsid w:val="0086481E"/>
    <w:rsid w:val="00864AD5"/>
    <w:rsid w:val="00864D72"/>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84B"/>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C5C"/>
    <w:rsid w:val="009365B6"/>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A6E"/>
    <w:rsid w:val="00980F18"/>
    <w:rsid w:val="00981191"/>
    <w:rsid w:val="00981A22"/>
    <w:rsid w:val="00982B42"/>
    <w:rsid w:val="00982BE0"/>
    <w:rsid w:val="00982D14"/>
    <w:rsid w:val="00982EED"/>
    <w:rsid w:val="00983365"/>
    <w:rsid w:val="00983435"/>
    <w:rsid w:val="00983C92"/>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626C"/>
    <w:rsid w:val="009C62FB"/>
    <w:rsid w:val="009C6C07"/>
    <w:rsid w:val="009C701B"/>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6E8"/>
    <w:rsid w:val="00A247DB"/>
    <w:rsid w:val="00A24E14"/>
    <w:rsid w:val="00A25125"/>
    <w:rsid w:val="00A254E8"/>
    <w:rsid w:val="00A259A6"/>
    <w:rsid w:val="00A25D2C"/>
    <w:rsid w:val="00A26A43"/>
    <w:rsid w:val="00A26CDE"/>
    <w:rsid w:val="00A270EB"/>
    <w:rsid w:val="00A27391"/>
    <w:rsid w:val="00A275B8"/>
    <w:rsid w:val="00A2768C"/>
    <w:rsid w:val="00A30142"/>
    <w:rsid w:val="00A307CF"/>
    <w:rsid w:val="00A31734"/>
    <w:rsid w:val="00A32A40"/>
    <w:rsid w:val="00A33181"/>
    <w:rsid w:val="00A33563"/>
    <w:rsid w:val="00A335CB"/>
    <w:rsid w:val="00A33AFA"/>
    <w:rsid w:val="00A33BC2"/>
    <w:rsid w:val="00A33D5B"/>
    <w:rsid w:val="00A33F10"/>
    <w:rsid w:val="00A345B7"/>
    <w:rsid w:val="00A345ED"/>
    <w:rsid w:val="00A3473D"/>
    <w:rsid w:val="00A34E54"/>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9EC"/>
    <w:rsid w:val="00A71AEC"/>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B00DB"/>
    <w:rsid w:val="00AB00EE"/>
    <w:rsid w:val="00AB055C"/>
    <w:rsid w:val="00AB06B7"/>
    <w:rsid w:val="00AB090D"/>
    <w:rsid w:val="00AB174E"/>
    <w:rsid w:val="00AB2130"/>
    <w:rsid w:val="00AB2497"/>
    <w:rsid w:val="00AB281B"/>
    <w:rsid w:val="00AB33A4"/>
    <w:rsid w:val="00AB33F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19D"/>
    <w:rsid w:val="00AD0901"/>
    <w:rsid w:val="00AD0CF1"/>
    <w:rsid w:val="00AD0E1B"/>
    <w:rsid w:val="00AD12A5"/>
    <w:rsid w:val="00AD1606"/>
    <w:rsid w:val="00AD258C"/>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FA0"/>
    <w:rsid w:val="00AE2058"/>
    <w:rsid w:val="00AE2470"/>
    <w:rsid w:val="00AE29FE"/>
    <w:rsid w:val="00AE2CF6"/>
    <w:rsid w:val="00AE3047"/>
    <w:rsid w:val="00AE3B0F"/>
    <w:rsid w:val="00AE3DC2"/>
    <w:rsid w:val="00AE3FE8"/>
    <w:rsid w:val="00AE405C"/>
    <w:rsid w:val="00AE43B9"/>
    <w:rsid w:val="00AE4CDC"/>
    <w:rsid w:val="00AE4DF3"/>
    <w:rsid w:val="00AE4E66"/>
    <w:rsid w:val="00AE4EA1"/>
    <w:rsid w:val="00AE52D7"/>
    <w:rsid w:val="00AE536F"/>
    <w:rsid w:val="00AE54D7"/>
    <w:rsid w:val="00AE564A"/>
    <w:rsid w:val="00AE5917"/>
    <w:rsid w:val="00AE6491"/>
    <w:rsid w:val="00AE67DA"/>
    <w:rsid w:val="00AE6E83"/>
    <w:rsid w:val="00AE7138"/>
    <w:rsid w:val="00AE716F"/>
    <w:rsid w:val="00AE75B2"/>
    <w:rsid w:val="00AE767F"/>
    <w:rsid w:val="00AE78FC"/>
    <w:rsid w:val="00AF0516"/>
    <w:rsid w:val="00AF05B0"/>
    <w:rsid w:val="00AF07C6"/>
    <w:rsid w:val="00AF0E70"/>
    <w:rsid w:val="00AF1730"/>
    <w:rsid w:val="00AF1EDB"/>
    <w:rsid w:val="00AF22A4"/>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D5"/>
    <w:rsid w:val="00B14D72"/>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B58"/>
    <w:rsid w:val="00C541C3"/>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E1E"/>
    <w:rsid w:val="00C85EDC"/>
    <w:rsid w:val="00C862FC"/>
    <w:rsid w:val="00C86358"/>
    <w:rsid w:val="00C86710"/>
    <w:rsid w:val="00C868B1"/>
    <w:rsid w:val="00C86A4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1082"/>
    <w:rsid w:val="00CE135F"/>
    <w:rsid w:val="00CE1393"/>
    <w:rsid w:val="00CE1B49"/>
    <w:rsid w:val="00CE1DEB"/>
    <w:rsid w:val="00CE21A8"/>
    <w:rsid w:val="00CE2561"/>
    <w:rsid w:val="00CE259C"/>
    <w:rsid w:val="00CE2EC4"/>
    <w:rsid w:val="00CE301D"/>
    <w:rsid w:val="00CE3854"/>
    <w:rsid w:val="00CE417A"/>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921"/>
    <w:rsid w:val="00CF5982"/>
    <w:rsid w:val="00CF5A9C"/>
    <w:rsid w:val="00CF5C59"/>
    <w:rsid w:val="00CF5EF6"/>
    <w:rsid w:val="00CF63BE"/>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996"/>
    <w:rsid w:val="00D22A01"/>
    <w:rsid w:val="00D22CEA"/>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712"/>
    <w:rsid w:val="00D53C14"/>
    <w:rsid w:val="00D544D9"/>
    <w:rsid w:val="00D545A1"/>
    <w:rsid w:val="00D54656"/>
    <w:rsid w:val="00D549A6"/>
    <w:rsid w:val="00D54A98"/>
    <w:rsid w:val="00D54C66"/>
    <w:rsid w:val="00D55A05"/>
    <w:rsid w:val="00D561A4"/>
    <w:rsid w:val="00D561EA"/>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67D"/>
    <w:rsid w:val="00D87A34"/>
    <w:rsid w:val="00D87B0B"/>
    <w:rsid w:val="00D87C8A"/>
    <w:rsid w:val="00D90028"/>
    <w:rsid w:val="00D90265"/>
    <w:rsid w:val="00D9118D"/>
    <w:rsid w:val="00D91498"/>
    <w:rsid w:val="00D917C9"/>
    <w:rsid w:val="00D91F51"/>
    <w:rsid w:val="00D92E29"/>
    <w:rsid w:val="00D930E3"/>
    <w:rsid w:val="00D93248"/>
    <w:rsid w:val="00D933B7"/>
    <w:rsid w:val="00D94117"/>
    <w:rsid w:val="00D94786"/>
    <w:rsid w:val="00D948C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425"/>
    <w:rsid w:val="00DA2846"/>
    <w:rsid w:val="00DA2AAC"/>
    <w:rsid w:val="00DA2C74"/>
    <w:rsid w:val="00DA2CCE"/>
    <w:rsid w:val="00DA2D35"/>
    <w:rsid w:val="00DA30EE"/>
    <w:rsid w:val="00DA322D"/>
    <w:rsid w:val="00DA35C2"/>
    <w:rsid w:val="00DA368A"/>
    <w:rsid w:val="00DA476A"/>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49B"/>
    <w:rsid w:val="00DC05F6"/>
    <w:rsid w:val="00DC0636"/>
    <w:rsid w:val="00DC0924"/>
    <w:rsid w:val="00DC0BCE"/>
    <w:rsid w:val="00DC0BF6"/>
    <w:rsid w:val="00DC0E7A"/>
    <w:rsid w:val="00DC12E5"/>
    <w:rsid w:val="00DC18BE"/>
    <w:rsid w:val="00DC1BDA"/>
    <w:rsid w:val="00DC1DB4"/>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DE5"/>
    <w:rsid w:val="00E32F81"/>
    <w:rsid w:val="00E339A9"/>
    <w:rsid w:val="00E33C55"/>
    <w:rsid w:val="00E33DC5"/>
    <w:rsid w:val="00E34295"/>
    <w:rsid w:val="00E3569C"/>
    <w:rsid w:val="00E35AE5"/>
    <w:rsid w:val="00E35BB7"/>
    <w:rsid w:val="00E3618D"/>
    <w:rsid w:val="00E36E81"/>
    <w:rsid w:val="00E3735D"/>
    <w:rsid w:val="00E37439"/>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563"/>
    <w:rsid w:val="00E50581"/>
    <w:rsid w:val="00E508EB"/>
    <w:rsid w:val="00E509D5"/>
    <w:rsid w:val="00E50E9C"/>
    <w:rsid w:val="00E51B04"/>
    <w:rsid w:val="00E51B18"/>
    <w:rsid w:val="00E51D6C"/>
    <w:rsid w:val="00E52063"/>
    <w:rsid w:val="00E52655"/>
    <w:rsid w:val="00E528DE"/>
    <w:rsid w:val="00E52934"/>
    <w:rsid w:val="00E52C66"/>
    <w:rsid w:val="00E52DB0"/>
    <w:rsid w:val="00E52E71"/>
    <w:rsid w:val="00E531FE"/>
    <w:rsid w:val="00E53308"/>
    <w:rsid w:val="00E5377A"/>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9A"/>
    <w:rsid w:val="00E84DAA"/>
    <w:rsid w:val="00E85120"/>
    <w:rsid w:val="00E8521A"/>
    <w:rsid w:val="00E85489"/>
    <w:rsid w:val="00E8548E"/>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160"/>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20A4"/>
    <w:rsid w:val="00F724F2"/>
    <w:rsid w:val="00F726B0"/>
    <w:rsid w:val="00F7287D"/>
    <w:rsid w:val="00F72A25"/>
    <w:rsid w:val="00F72C4F"/>
    <w:rsid w:val="00F72D3A"/>
    <w:rsid w:val="00F732AA"/>
    <w:rsid w:val="00F733D3"/>
    <w:rsid w:val="00F73622"/>
    <w:rsid w:val="00F73B82"/>
    <w:rsid w:val="00F73D5D"/>
    <w:rsid w:val="00F740AB"/>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70E6"/>
    <w:rsid w:val="00F7716C"/>
    <w:rsid w:val="00F7731E"/>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E84"/>
    <w:rsid w:val="00FD4369"/>
    <w:rsid w:val="00FD45A9"/>
    <w:rsid w:val="00FD471B"/>
    <w:rsid w:val="00FD4A1D"/>
    <w:rsid w:val="00FD4E58"/>
    <w:rsid w:val="00FD4EED"/>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Change w:id="0" w:author="HENRI VAN RENSBURG" w:date="2022-08-17T11:33:00Z">
        <w:pPr>
          <w:spacing w:after="360" w:line="360" w:lineRule="auto"/>
        </w:pPr>
      </w:pPrChange>
    </w:pPr>
    <w:rPr>
      <w:rFonts w:ascii="Arial Bold" w:hAnsi="Arial Bold"/>
      <w:b/>
      <w:caps/>
      <w:sz w:val="28"/>
      <w:szCs w:val="24"/>
      <w:rPrChange w:id="0" w:author="HENRI VAN RENSBURG" w:date="2022-08-17T11:33:00Z">
        <w:rPr>
          <w:rFonts w:ascii="Arial Bold" w:hAnsi="Arial Bold"/>
          <w:b/>
          <w:caps/>
          <w:sz w:val="28"/>
          <w:szCs w:val="24"/>
          <w:lang w:val="en-ZA" w:eastAsia="en-US" w:bidi="ar-SA"/>
        </w:rPr>
      </w:rPrChange>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
    <w:name w:val="Unresolved Mention"/>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orms.gle/K97FSaHBnQSVDFef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224193-66E5-4B62-B91C-149D15BD1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Template>
  <TotalTime>41</TotalTime>
  <Pages>1</Pages>
  <Words>21929</Words>
  <Characters>124998</Characters>
  <Application>Microsoft Office Word</Application>
  <DocSecurity>0</DocSecurity>
  <Lines>1041</Lines>
  <Paragraphs>2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4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5</cp:revision>
  <cp:lastPrinted>2022-07-21T17:22:00Z</cp:lastPrinted>
  <dcterms:created xsi:type="dcterms:W3CDTF">2022-08-23T08:08:00Z</dcterms:created>
  <dcterms:modified xsi:type="dcterms:W3CDTF">2022-08-23T09:24:00Z</dcterms:modified>
</cp:coreProperties>
</file>